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D33E11" w14:textId="24277B6C" w:rsidR="00620416" w:rsidRPr="00620416" w:rsidRDefault="00620416">
      <w:pPr>
        <w:rPr>
          <w:rFonts w:ascii="Times New Roman" w:hAnsi="Times New Roman"/>
          <w:b/>
          <w:bCs/>
        </w:rPr>
      </w:pPr>
      <w:r w:rsidRPr="00620416">
        <w:rPr>
          <w:rFonts w:ascii="Times New Roman" w:hAnsi="Times New Roman" w:cs="Times New Roman"/>
          <w:b/>
          <w:bCs/>
        </w:rPr>
        <w:t xml:space="preserve">References for all reports used in </w:t>
      </w:r>
      <w:bookmarkStart w:id="0" w:name="_Hlk144123497"/>
      <w:r w:rsidRPr="00620416">
        <w:rPr>
          <w:rFonts w:ascii="Times New Roman" w:hAnsi="Times New Roman"/>
          <w:b/>
          <w:bCs/>
        </w:rPr>
        <w:t>Systematic review and statistical synthesis of rooftop animal fecal pathogens: for risk assessment</w:t>
      </w:r>
      <w:bookmarkEnd w:id="0"/>
      <w:r w:rsidRPr="00620416">
        <w:rPr>
          <w:rFonts w:ascii="Times New Roman" w:hAnsi="Times New Roman"/>
          <w:b/>
          <w:bCs/>
        </w:rPr>
        <w:t>.</w:t>
      </w:r>
    </w:p>
    <w:p w14:paraId="5F08D97F" w14:textId="77777777" w:rsidR="008B3B61" w:rsidRPr="008B3B61" w:rsidRDefault="00620416" w:rsidP="008B3B61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8B3B61" w:rsidRPr="008B3B61">
        <w:t>1.</w:t>
      </w:r>
      <w:r w:rsidR="008B3B61" w:rsidRPr="008B3B61">
        <w:tab/>
        <w:t xml:space="preserve">Abulreesh, H.H., </w:t>
      </w:r>
      <w:r w:rsidR="008B3B61" w:rsidRPr="008B3B61">
        <w:rPr>
          <w:i/>
        </w:rPr>
        <w:t>Faecal shedding of antibiotic resistant Escherichia coli serogroups in pigeons with special reference to E. coli O157.</w:t>
      </w:r>
      <w:r w:rsidR="008B3B61" w:rsidRPr="008B3B61">
        <w:t xml:space="preserve"> Annual Research &amp; Review in Biology, 2014: p. 2184-2191.</w:t>
      </w:r>
    </w:p>
    <w:p w14:paraId="3B26198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.</w:t>
      </w:r>
      <w:r w:rsidRPr="008B3B61">
        <w:tab/>
        <w:t xml:space="preserve">Acke, E., et al., </w:t>
      </w:r>
      <w:r w:rsidRPr="008B3B61">
        <w:rPr>
          <w:i/>
        </w:rPr>
        <w:t>Prevalence of thermophilic Campylobacter species in household cats and dogs in Ireland.</w:t>
      </w:r>
      <w:r w:rsidRPr="008B3B61">
        <w:t xml:space="preserve"> Vet Rec, 2009. </w:t>
      </w:r>
      <w:r w:rsidRPr="008B3B61">
        <w:rPr>
          <w:b/>
        </w:rPr>
        <w:t>164</w:t>
      </w:r>
      <w:r w:rsidRPr="008B3B61">
        <w:t>(2): p. 44-7.</w:t>
      </w:r>
    </w:p>
    <w:p w14:paraId="212905F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.</w:t>
      </w:r>
      <w:r w:rsidRPr="008B3B61">
        <w:tab/>
        <w:t xml:space="preserve">Acke, E., et al., </w:t>
      </w:r>
      <w:r w:rsidRPr="008B3B61">
        <w:rPr>
          <w:i/>
        </w:rPr>
        <w:t>Prevalence of thermophilic Campylobacter species in cats and dogs in two animal shelters in Ireland.</w:t>
      </w:r>
      <w:r w:rsidRPr="008B3B61">
        <w:t xml:space="preserve"> Vet Rec, 2006. </w:t>
      </w:r>
      <w:r w:rsidRPr="008B3B61">
        <w:rPr>
          <w:b/>
        </w:rPr>
        <w:t>158</w:t>
      </w:r>
      <w:r w:rsidRPr="008B3B61">
        <w:t>(2): p. 51-4.</w:t>
      </w:r>
    </w:p>
    <w:p w14:paraId="3E0F696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.</w:t>
      </w:r>
      <w:r w:rsidRPr="008B3B61">
        <w:tab/>
        <w:t xml:space="preserve">Adesiyun, A.A., et al., </w:t>
      </w:r>
      <w:r w:rsidRPr="008B3B61">
        <w:rPr>
          <w:i/>
        </w:rPr>
        <w:t>Some bacterial enteropathogens in wildlife and racing pigeons from Trinidad.</w:t>
      </w:r>
      <w:r w:rsidRPr="008B3B61">
        <w:t xml:space="preserve"> J Wildl Dis, 1998. </w:t>
      </w:r>
      <w:r w:rsidRPr="008B3B61">
        <w:rPr>
          <w:b/>
        </w:rPr>
        <w:t>34</w:t>
      </w:r>
      <w:r w:rsidRPr="008B3B61">
        <w:t>(1): p. 73-80.</w:t>
      </w:r>
    </w:p>
    <w:p w14:paraId="3CA03E3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.</w:t>
      </w:r>
      <w:r w:rsidRPr="008B3B61">
        <w:tab/>
        <w:t xml:space="preserve">Afema, J.A. and W.M. Sischo, </w:t>
      </w:r>
      <w:r w:rsidRPr="008B3B61">
        <w:rPr>
          <w:i/>
        </w:rPr>
        <w:t>Salmonella in Wild Birds Utilizing Protected and Human Impacted Habitats, Uganda.</w:t>
      </w:r>
      <w:r w:rsidRPr="008B3B61">
        <w:t xml:space="preserve"> Ecohealth, 2016. </w:t>
      </w:r>
      <w:r w:rsidRPr="008B3B61">
        <w:rPr>
          <w:b/>
        </w:rPr>
        <w:t>13</w:t>
      </w:r>
      <w:r w:rsidRPr="008B3B61">
        <w:t>(3): p. 558-569.</w:t>
      </w:r>
    </w:p>
    <w:p w14:paraId="1E994F3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.</w:t>
      </w:r>
      <w:r w:rsidRPr="008B3B61">
        <w:tab/>
        <w:t xml:space="preserve">Ahmed, W., P. Gyawali, and S. Toze, </w:t>
      </w:r>
      <w:r w:rsidRPr="008B3B61">
        <w:rPr>
          <w:i/>
        </w:rPr>
        <w:t>Quantitative PCR measurements of Escherichia coli including shiga toxin-producing E. coli (STEC) in animal feces and environmental waters.</w:t>
      </w:r>
      <w:r w:rsidRPr="008B3B61">
        <w:t xml:space="preserve"> Environ Sci Technol, 2015. </w:t>
      </w:r>
      <w:r w:rsidRPr="008B3B61">
        <w:rPr>
          <w:b/>
        </w:rPr>
        <w:t>49</w:t>
      </w:r>
      <w:r w:rsidRPr="008B3B61">
        <w:t>(5): p. 3084-90.</w:t>
      </w:r>
    </w:p>
    <w:p w14:paraId="044A108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.</w:t>
      </w:r>
      <w:r w:rsidRPr="008B3B61">
        <w:tab/>
        <w:t xml:space="preserve">Ahmed, W., et al., </w:t>
      </w:r>
      <w:r w:rsidRPr="008B3B61">
        <w:rPr>
          <w:i/>
        </w:rPr>
        <w:t>Marker genes of fecal indicator bacteria and potential pathogens in animal feces in subtropical catchments.</w:t>
      </w:r>
      <w:r w:rsidRPr="008B3B61">
        <w:t xml:space="preserve"> Science of the Total Environment, 2019. </w:t>
      </w:r>
      <w:r w:rsidRPr="008B3B61">
        <w:rPr>
          <w:b/>
        </w:rPr>
        <w:t>656</w:t>
      </w:r>
      <w:r w:rsidRPr="008B3B61">
        <w:t>: p. 1427-1435.</w:t>
      </w:r>
    </w:p>
    <w:p w14:paraId="6A822BE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.</w:t>
      </w:r>
      <w:r w:rsidRPr="008B3B61">
        <w:tab/>
        <w:t xml:space="preserve">Ahmed, W., J.P. Sidhu, and S. Toze, </w:t>
      </w:r>
      <w:r w:rsidRPr="008B3B61">
        <w:rPr>
          <w:i/>
        </w:rPr>
        <w:t>An attempt to identify the likely sources of Escherichia coli harboring toxin genes in rainwater tanks.</w:t>
      </w:r>
      <w:r w:rsidRPr="008B3B61">
        <w:t xml:space="preserve"> Environ Sci Technol, 2012. </w:t>
      </w:r>
      <w:r w:rsidRPr="008B3B61">
        <w:rPr>
          <w:b/>
        </w:rPr>
        <w:t>46</w:t>
      </w:r>
      <w:r w:rsidRPr="008B3B61">
        <w:t>(9): p. 5193-7.</w:t>
      </w:r>
    </w:p>
    <w:p w14:paraId="1C66CE9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.</w:t>
      </w:r>
      <w:r w:rsidRPr="008B3B61">
        <w:tab/>
        <w:t xml:space="preserve">Alam, M.J. and L. Zurek, </w:t>
      </w:r>
      <w:r w:rsidRPr="008B3B61">
        <w:rPr>
          <w:i/>
        </w:rPr>
        <w:t>Association of Escherichia coli O157:H7 with houseflies on a cattle farm.</w:t>
      </w:r>
      <w:r w:rsidRPr="008B3B61">
        <w:t xml:space="preserve"> Appl Environ Microbiol, 2004. </w:t>
      </w:r>
      <w:r w:rsidRPr="008B3B61">
        <w:rPr>
          <w:b/>
        </w:rPr>
        <w:t>70</w:t>
      </w:r>
      <w:r w:rsidRPr="008B3B61">
        <w:t>(12): p. 7578-80.</w:t>
      </w:r>
    </w:p>
    <w:p w14:paraId="17CDAC3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.</w:t>
      </w:r>
      <w:r w:rsidRPr="008B3B61">
        <w:tab/>
        <w:t xml:space="preserve">Alderisio, K.A. and N. DeLuca, </w:t>
      </w:r>
      <w:r w:rsidRPr="008B3B61">
        <w:rPr>
          <w:i/>
        </w:rPr>
        <w:t>Seasonal enumeration of fecal coliform bacteria from the feces of ring-billed gulls (Larus delawarensis) and Canada geese (Branta canadensis).</w:t>
      </w:r>
      <w:r w:rsidRPr="008B3B61">
        <w:t xml:space="preserve"> Appl Environ Microbiol, 1999. </w:t>
      </w:r>
      <w:r w:rsidRPr="008B3B61">
        <w:rPr>
          <w:b/>
        </w:rPr>
        <w:t>65</w:t>
      </w:r>
      <w:r w:rsidRPr="008B3B61">
        <w:t>(12): p. 5628-30.</w:t>
      </w:r>
    </w:p>
    <w:p w14:paraId="703B082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.</w:t>
      </w:r>
      <w:r w:rsidRPr="008B3B61">
        <w:tab/>
        <w:t xml:space="preserve">Allen, S.E., et al., </w:t>
      </w:r>
      <w:r w:rsidRPr="008B3B61">
        <w:rPr>
          <w:i/>
        </w:rPr>
        <w:t>Antimicrobial resistance in generic Escherichia coli isolates from wild small mammals living in swine farm, residential, landfill, and natural environments in southern Ontario, Canada.</w:t>
      </w:r>
      <w:r w:rsidRPr="008B3B61">
        <w:t xml:space="preserve"> Appl Environ Microbiol, 2011. </w:t>
      </w:r>
      <w:r w:rsidRPr="008B3B61">
        <w:rPr>
          <w:b/>
        </w:rPr>
        <w:t>77</w:t>
      </w:r>
      <w:r w:rsidRPr="008B3B61">
        <w:t>(3): p. 882-8.</w:t>
      </w:r>
    </w:p>
    <w:p w14:paraId="3D73FFE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.</w:t>
      </w:r>
      <w:r w:rsidRPr="008B3B61">
        <w:tab/>
        <w:t xml:space="preserve">Andres-Barranco, S., et al., </w:t>
      </w:r>
      <w:r w:rsidRPr="008B3B61">
        <w:rPr>
          <w:i/>
        </w:rPr>
        <w:t>Role of wild bird and rodents in the epidemiology of subclinical salmonellosis in finishing pigs.</w:t>
      </w:r>
      <w:r w:rsidRPr="008B3B61">
        <w:t xml:space="preserve"> Foodborne Pathog Dis, 2014. </w:t>
      </w:r>
      <w:r w:rsidRPr="008B3B61">
        <w:rPr>
          <w:b/>
        </w:rPr>
        <w:t>11</w:t>
      </w:r>
      <w:r w:rsidRPr="008B3B61">
        <w:t>(9): p. 689-97.</w:t>
      </w:r>
    </w:p>
    <w:p w14:paraId="1FC07E3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.</w:t>
      </w:r>
      <w:r w:rsidRPr="008B3B61">
        <w:tab/>
        <w:t xml:space="preserve">Asagi, M., C. Oka, and G. Sato, </w:t>
      </w:r>
      <w:r w:rsidRPr="008B3B61">
        <w:rPr>
          <w:i/>
        </w:rPr>
        <w:t>Isolation of Salmonella typhimurium var. copenhagen from crows in the city of Otaru.</w:t>
      </w:r>
      <w:r w:rsidRPr="008B3B61">
        <w:t xml:space="preserve"> Nihon Juigaku Zasshi, 1976. </w:t>
      </w:r>
      <w:r w:rsidRPr="008B3B61">
        <w:rPr>
          <w:b/>
        </w:rPr>
        <w:t>38</w:t>
      </w:r>
      <w:r w:rsidRPr="008B3B61">
        <w:t>(5): p. 521-2.</w:t>
      </w:r>
    </w:p>
    <w:p w14:paraId="63E6C46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.</w:t>
      </w:r>
      <w:r w:rsidRPr="008B3B61">
        <w:tab/>
        <w:t xml:space="preserve">Atwill, E.R., et al., </w:t>
      </w:r>
      <w:r w:rsidRPr="008B3B61">
        <w:rPr>
          <w:i/>
        </w:rPr>
        <w:t>Quantitative shedding of two genotypes of Cryptosporidium parvum in California ground squirrels (Spermophilus beecheyi).</w:t>
      </w:r>
      <w:r w:rsidRPr="008B3B61">
        <w:t xml:space="preserve"> Appl Environ Microbiol, 2001. </w:t>
      </w:r>
      <w:r w:rsidRPr="008B3B61">
        <w:rPr>
          <w:b/>
        </w:rPr>
        <w:t>67</w:t>
      </w:r>
      <w:r w:rsidRPr="008B3B61">
        <w:t>(6): p. 2840-3.</w:t>
      </w:r>
    </w:p>
    <w:p w14:paraId="0D0389B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.</w:t>
      </w:r>
      <w:r w:rsidRPr="008B3B61">
        <w:tab/>
        <w:t xml:space="preserve">Awad-Alla, M.E., H.M. Abdien, and A.A. Dessouki, </w:t>
      </w:r>
      <w:r w:rsidRPr="008B3B61">
        <w:rPr>
          <w:i/>
        </w:rPr>
        <w:t>Prevalence of bacteria and parasites in White Ibis in Egypt.</w:t>
      </w:r>
      <w:r w:rsidRPr="008B3B61">
        <w:t xml:space="preserve"> Vet Ital, 2010. </w:t>
      </w:r>
      <w:r w:rsidRPr="008B3B61">
        <w:rPr>
          <w:b/>
        </w:rPr>
        <w:t>46</w:t>
      </w:r>
      <w:r w:rsidRPr="008B3B61">
        <w:t>(3): p. 277-86.</w:t>
      </w:r>
    </w:p>
    <w:p w14:paraId="4B1F332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.</w:t>
      </w:r>
      <w:r w:rsidRPr="008B3B61">
        <w:tab/>
        <w:t xml:space="preserve">Balasubramaniam, K.N., et al., </w:t>
      </w:r>
      <w:r w:rsidRPr="008B3B61">
        <w:rPr>
          <w:i/>
        </w:rPr>
        <w:t>Prevalence of Enterobacteriaceae in Wild Long-Tailed Macaques (Macaca fascicularis) in Thailand.</w:t>
      </w:r>
      <w:r w:rsidRPr="008B3B61">
        <w:t xml:space="preserve"> International Journal of Primatology, 2021. </w:t>
      </w:r>
      <w:r w:rsidRPr="008B3B61">
        <w:rPr>
          <w:b/>
        </w:rPr>
        <w:t>42</w:t>
      </w:r>
      <w:r w:rsidRPr="008B3B61">
        <w:t>(3): p. 337-341.</w:t>
      </w:r>
    </w:p>
    <w:p w14:paraId="4F2965A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.</w:t>
      </w:r>
      <w:r w:rsidRPr="008B3B61">
        <w:tab/>
        <w:t xml:space="preserve">Barber, D.A., et al., </w:t>
      </w:r>
      <w:r w:rsidRPr="008B3B61">
        <w:rPr>
          <w:i/>
        </w:rPr>
        <w:t>Distribution of Salmonella in swine production ecosystems.</w:t>
      </w:r>
      <w:r w:rsidRPr="008B3B61">
        <w:t xml:space="preserve"> J Food Prot, 2002. </w:t>
      </w:r>
      <w:r w:rsidRPr="008B3B61">
        <w:rPr>
          <w:b/>
        </w:rPr>
        <w:t>65</w:t>
      </w:r>
      <w:r w:rsidRPr="008B3B61">
        <w:t>(12): p. 1861-8.</w:t>
      </w:r>
    </w:p>
    <w:p w14:paraId="6066441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.</w:t>
      </w:r>
      <w:r w:rsidRPr="008B3B61">
        <w:tab/>
        <w:t xml:space="preserve">Benton, C., et al., </w:t>
      </w:r>
      <w:r w:rsidRPr="008B3B61">
        <w:rPr>
          <w:i/>
        </w:rPr>
        <w:t>The contamination of a major water supply by gulls (Larus sp.).</w:t>
      </w:r>
      <w:r w:rsidRPr="008B3B61">
        <w:t xml:space="preserve"> Water Research, 1983. </w:t>
      </w:r>
      <w:r w:rsidRPr="008B3B61">
        <w:rPr>
          <w:b/>
        </w:rPr>
        <w:t>17</w:t>
      </w:r>
      <w:r w:rsidRPr="008B3B61">
        <w:t>(7): p. 789-798.</w:t>
      </w:r>
    </w:p>
    <w:p w14:paraId="6D4C6BC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.</w:t>
      </w:r>
      <w:r w:rsidRPr="008B3B61">
        <w:tab/>
        <w:t xml:space="preserve">Berry, E.D., et al., </w:t>
      </w:r>
      <w:r w:rsidRPr="008B3B61">
        <w:rPr>
          <w:i/>
        </w:rPr>
        <w:t>Occurrence of Escherichia coli O157:H7 in Pest Flies Captured in Leafy Greens Plots Grown Near a Beef Cattle Feedlot.</w:t>
      </w:r>
      <w:r w:rsidRPr="008B3B61">
        <w:t xml:space="preserve"> Journal of Food Protection, 2019. </w:t>
      </w:r>
      <w:r w:rsidRPr="008B3B61">
        <w:rPr>
          <w:b/>
        </w:rPr>
        <w:t>82</w:t>
      </w:r>
      <w:r w:rsidRPr="008B3B61">
        <w:t>(8): p. 1300-1307.</w:t>
      </w:r>
    </w:p>
    <w:p w14:paraId="5EC2A37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.</w:t>
      </w:r>
      <w:r w:rsidRPr="008B3B61">
        <w:tab/>
        <w:t xml:space="preserve">Binkley, L.E., </w:t>
      </w:r>
      <w:r w:rsidRPr="008B3B61">
        <w:rPr>
          <w:i/>
        </w:rPr>
        <w:t>Prevalence of Cryptosporidium, Giardia, Salmonella, and Cephalosporin-Resistant E. coli Strains in Canada goose Feces Urban and Peri-Urban Sites in Central Ohio</w:t>
      </w:r>
      <w:r w:rsidRPr="008B3B61">
        <w:t>. 2015, The Ohio State University. p. 137.</w:t>
      </w:r>
    </w:p>
    <w:p w14:paraId="04F71D1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.</w:t>
      </w:r>
      <w:r w:rsidRPr="008B3B61">
        <w:tab/>
        <w:t xml:space="preserve">Blanco, G. and J.A. Diaz de Tuesta, </w:t>
      </w:r>
      <w:r w:rsidRPr="008B3B61">
        <w:rPr>
          <w:i/>
        </w:rPr>
        <w:t>Seasonal and spatial occurrence of zoonotic Salmonella serotypes in griffon vultures at farmland environments: Implications in pathogen pollution and ecosystem services and disservices.</w:t>
      </w:r>
      <w:r w:rsidRPr="008B3B61">
        <w:t xml:space="preserve"> Sci Total Environ, 2021. </w:t>
      </w:r>
      <w:r w:rsidRPr="008B3B61">
        <w:rPr>
          <w:b/>
        </w:rPr>
        <w:t>758</w:t>
      </w:r>
      <w:r w:rsidRPr="008B3B61">
        <w:t>: p. 143681.</w:t>
      </w:r>
    </w:p>
    <w:p w14:paraId="2BEBA6A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.</w:t>
      </w:r>
      <w:r w:rsidRPr="008B3B61">
        <w:tab/>
        <w:t xml:space="preserve">Bondo, K.J., et al., </w:t>
      </w:r>
      <w:r w:rsidRPr="008B3B61">
        <w:rPr>
          <w:i/>
        </w:rPr>
        <w:t>Impact of Season, Demographic and Environmental Factors on Salmonella Occurrence in Raccoons (Procyon lotor) from Swine Farms and Conservation Areas in Southern Ontario.</w:t>
      </w:r>
      <w:r w:rsidRPr="008B3B61">
        <w:t xml:space="preserve"> PLoS One, 2016. </w:t>
      </w:r>
      <w:r w:rsidRPr="008B3B61">
        <w:rPr>
          <w:b/>
        </w:rPr>
        <w:t>11</w:t>
      </w:r>
      <w:r w:rsidRPr="008B3B61">
        <w:t>(9): p. e0161497.</w:t>
      </w:r>
    </w:p>
    <w:p w14:paraId="4E0C16F5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3.</w:t>
      </w:r>
      <w:r w:rsidRPr="008B3B61">
        <w:tab/>
        <w:t xml:space="preserve">Brittingham, M.C., S.A. Temple, and R.M. Duncan, </w:t>
      </w:r>
      <w:r w:rsidRPr="008B3B61">
        <w:rPr>
          <w:i/>
        </w:rPr>
        <w:t>A survey of the prevalence of selected bacteria in wild birds.</w:t>
      </w:r>
      <w:r w:rsidRPr="008B3B61">
        <w:t xml:space="preserve"> J Wildl Dis, 1988. </w:t>
      </w:r>
      <w:r w:rsidRPr="008B3B61">
        <w:rPr>
          <w:b/>
        </w:rPr>
        <w:t>24</w:t>
      </w:r>
      <w:r w:rsidRPr="008B3B61">
        <w:t>(2): p. 299-307.</w:t>
      </w:r>
    </w:p>
    <w:p w14:paraId="303612E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4.</w:t>
      </w:r>
      <w:r w:rsidRPr="008B3B61">
        <w:tab/>
        <w:t xml:space="preserve">Broman, T., et al., </w:t>
      </w:r>
      <w:r w:rsidRPr="008B3B61">
        <w:rPr>
          <w:i/>
        </w:rPr>
        <w:t>Campylobacter jejuni in black-headed gulls (Larus ridibundus): prevalence, genotypes, and influence on C. jejuni epidemiology.</w:t>
      </w:r>
      <w:r w:rsidRPr="008B3B61">
        <w:t xml:space="preserve"> J Clin Microbiol, 2002. </w:t>
      </w:r>
      <w:r w:rsidRPr="008B3B61">
        <w:rPr>
          <w:b/>
        </w:rPr>
        <w:t>40</w:t>
      </w:r>
      <w:r w:rsidRPr="008B3B61">
        <w:t>(12): p. 4594-602.</w:t>
      </w:r>
    </w:p>
    <w:p w14:paraId="0F9B32C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5.</w:t>
      </w:r>
      <w:r w:rsidRPr="008B3B61">
        <w:tab/>
        <w:t xml:space="preserve">Bublitz, D.C., et al., </w:t>
      </w:r>
      <w:r w:rsidRPr="008B3B61">
        <w:rPr>
          <w:i/>
        </w:rPr>
        <w:t>Pathogenic enterobacteria in lemurs associated with anthropogenic disturbance.</w:t>
      </w:r>
      <w:r w:rsidRPr="008B3B61">
        <w:t xml:space="preserve"> Am J Primatol, 2015. </w:t>
      </w:r>
      <w:r w:rsidRPr="008B3B61">
        <w:rPr>
          <w:b/>
        </w:rPr>
        <w:t>77</w:t>
      </w:r>
      <w:r w:rsidRPr="008B3B61">
        <w:t>(3): p. 330-7.</w:t>
      </w:r>
    </w:p>
    <w:p w14:paraId="6625882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6.</w:t>
      </w:r>
      <w:r w:rsidRPr="008B3B61">
        <w:tab/>
        <w:t xml:space="preserve">Burrus, R.G., et al., </w:t>
      </w:r>
      <w:r w:rsidRPr="008B3B61">
        <w:rPr>
          <w:i/>
        </w:rPr>
        <w:t>Prevalence of Escherichia coli O157:H7 From House Flies (Diptera: Muscidae) and Dairy Samples in North Central Florida.</w:t>
      </w:r>
      <w:r w:rsidRPr="008B3B61">
        <w:t xml:space="preserve"> Journal of Medical Entomology, 2017. </w:t>
      </w:r>
      <w:r w:rsidRPr="008B3B61">
        <w:rPr>
          <w:b/>
        </w:rPr>
        <w:t>54</w:t>
      </w:r>
      <w:r w:rsidRPr="008B3B61">
        <w:t>(3): p. 733-741.</w:t>
      </w:r>
    </w:p>
    <w:p w14:paraId="1D5BF03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7.</w:t>
      </w:r>
      <w:r w:rsidRPr="008B3B61">
        <w:tab/>
        <w:t xml:space="preserve">Butron, O. and D.J. Brightsmith, </w:t>
      </w:r>
      <w:r w:rsidRPr="008B3B61">
        <w:rPr>
          <w:i/>
        </w:rPr>
        <w:t>Testing for salmonella spp. In released parrots, wild parrots, and domestic fowl in lowland peru.</w:t>
      </w:r>
      <w:r w:rsidRPr="008B3B61">
        <w:t xml:space="preserve"> J Wildl Dis, 2010. </w:t>
      </w:r>
      <w:r w:rsidRPr="008B3B61">
        <w:rPr>
          <w:b/>
        </w:rPr>
        <w:t>46</w:t>
      </w:r>
      <w:r w:rsidRPr="008B3B61">
        <w:t>(3): p. 718-23.</w:t>
      </w:r>
    </w:p>
    <w:p w14:paraId="15A6DB0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8.</w:t>
      </w:r>
      <w:r w:rsidRPr="008B3B61">
        <w:tab/>
        <w:t xml:space="preserve">Butterfield, J., et al., </w:t>
      </w:r>
      <w:r w:rsidRPr="008B3B61">
        <w:rPr>
          <w:i/>
        </w:rPr>
        <w:t>The herring gull Larus argentatus as a carrier of salmonella.</w:t>
      </w:r>
      <w:r w:rsidRPr="008B3B61">
        <w:t xml:space="preserve"> J Hyg (Lond), 1983. </w:t>
      </w:r>
      <w:r w:rsidRPr="008B3B61">
        <w:rPr>
          <w:b/>
        </w:rPr>
        <w:t>91</w:t>
      </w:r>
      <w:r w:rsidRPr="008B3B61">
        <w:t>(3): p. 429-36.</w:t>
      </w:r>
    </w:p>
    <w:p w14:paraId="14C5283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9.</w:t>
      </w:r>
      <w:r w:rsidRPr="008B3B61">
        <w:tab/>
        <w:t xml:space="preserve">Carlson, J.C., et al., </w:t>
      </w:r>
      <w:r w:rsidRPr="008B3B61">
        <w:rPr>
          <w:i/>
        </w:rPr>
        <w:t>Molecular characterization of Salmonella enterica isolates associated with starling-livestock interactions.</w:t>
      </w:r>
      <w:r w:rsidRPr="008B3B61">
        <w:t xml:space="preserve"> Vet Microbiol, 2015. </w:t>
      </w:r>
      <w:r w:rsidRPr="008B3B61">
        <w:rPr>
          <w:b/>
        </w:rPr>
        <w:t>179</w:t>
      </w:r>
      <w:r w:rsidRPr="008B3B61">
        <w:t>(1-2): p. 109-18.</w:t>
      </w:r>
    </w:p>
    <w:p w14:paraId="0592030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0.</w:t>
      </w:r>
      <w:r w:rsidRPr="008B3B61">
        <w:tab/>
        <w:t xml:space="preserve">Carroll, D., et al., </w:t>
      </w:r>
      <w:r w:rsidRPr="008B3B61">
        <w:rPr>
          <w:i/>
        </w:rPr>
        <w:t>Antimicrobial Resistance in Wildlife: Implications for Public Health.</w:t>
      </w:r>
      <w:r w:rsidRPr="008B3B61">
        <w:t xml:space="preserve"> Zoonoses Public Health, 2015. </w:t>
      </w:r>
      <w:r w:rsidRPr="008B3B61">
        <w:rPr>
          <w:b/>
        </w:rPr>
        <w:t>62</w:t>
      </w:r>
      <w:r w:rsidRPr="008B3B61">
        <w:t>(7): p. 534-42.</w:t>
      </w:r>
    </w:p>
    <w:p w14:paraId="3D45A45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1.</w:t>
      </w:r>
      <w:r w:rsidRPr="008B3B61">
        <w:tab/>
        <w:t xml:space="preserve">Carvalho, V.M., et al., </w:t>
      </w:r>
      <w:r w:rsidRPr="008B3B61">
        <w:rPr>
          <w:i/>
        </w:rPr>
        <w:t>Characterization of monkey enteropathogenic Escherichia coli (SPEC) and human typical and atypical EPEC serotype isolates from neotropical nonhuman primates.</w:t>
      </w:r>
      <w:r w:rsidRPr="008B3B61">
        <w:t xml:space="preserve"> Journal of Clinical Microbiology, 2003. </w:t>
      </w:r>
      <w:r w:rsidRPr="008B3B61">
        <w:rPr>
          <w:b/>
        </w:rPr>
        <w:t>41</w:t>
      </w:r>
      <w:r w:rsidRPr="008B3B61">
        <w:t>(3): p. 1225-1234.</w:t>
      </w:r>
    </w:p>
    <w:p w14:paraId="0A8ECE7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2.</w:t>
      </w:r>
      <w:r w:rsidRPr="008B3B61">
        <w:tab/>
        <w:t xml:space="preserve">Casanovas, L., et al., </w:t>
      </w:r>
      <w:r w:rsidRPr="008B3B61">
        <w:rPr>
          <w:i/>
        </w:rPr>
        <w:t>Intestinal carriage of campylobacters, salmonellas, yersinias and listerias in pigeons in the city of Barcelona.</w:t>
      </w:r>
      <w:r w:rsidRPr="008B3B61">
        <w:t xml:space="preserve"> J Appl Bacteriol, 1995. </w:t>
      </w:r>
      <w:r w:rsidRPr="008B3B61">
        <w:rPr>
          <w:b/>
        </w:rPr>
        <w:t>78</w:t>
      </w:r>
      <w:r w:rsidRPr="008B3B61">
        <w:t>(1): p. 11-3.</w:t>
      </w:r>
    </w:p>
    <w:p w14:paraId="7C7026C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3.</w:t>
      </w:r>
      <w:r w:rsidRPr="008B3B61">
        <w:tab/>
        <w:t xml:space="preserve">Chalmers, R.M., et al., </w:t>
      </w:r>
      <w:r w:rsidRPr="008B3B61">
        <w:rPr>
          <w:i/>
        </w:rPr>
        <w:t>Cryptosporidium muris in wild house mice (Mus musculus): First report in the UK.</w:t>
      </w:r>
      <w:r w:rsidRPr="008B3B61">
        <w:t xml:space="preserve"> European Journal of Protistology, 1994. </w:t>
      </w:r>
      <w:r w:rsidRPr="008B3B61">
        <w:rPr>
          <w:b/>
        </w:rPr>
        <w:t>30</w:t>
      </w:r>
      <w:r w:rsidRPr="008B3B61">
        <w:t>(2): p. 151-155.</w:t>
      </w:r>
    </w:p>
    <w:p w14:paraId="084E822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4.</w:t>
      </w:r>
      <w:r w:rsidRPr="008B3B61">
        <w:tab/>
        <w:t xml:space="preserve">Chalmers, R.M., et al., </w:t>
      </w:r>
      <w:r w:rsidRPr="008B3B61">
        <w:rPr>
          <w:i/>
        </w:rPr>
        <w:t>The prevalence of Cryptosporidium parvum and C. muris in Mus domesticus, Apodemus sylvaticus and Clethrionomys glareolus in an agricultural system.</w:t>
      </w:r>
      <w:r w:rsidRPr="008B3B61">
        <w:t xml:space="preserve"> Parasitol Res, 1997. </w:t>
      </w:r>
      <w:r w:rsidRPr="008B3B61">
        <w:rPr>
          <w:b/>
        </w:rPr>
        <w:t>83</w:t>
      </w:r>
      <w:r w:rsidRPr="008B3B61">
        <w:t>(5): p. 478-82.</w:t>
      </w:r>
    </w:p>
    <w:p w14:paraId="0FC8882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5.</w:t>
      </w:r>
      <w:r w:rsidRPr="008B3B61">
        <w:tab/>
        <w:t xml:space="preserve">Chiari, M., et al., </w:t>
      </w:r>
      <w:r w:rsidRPr="008B3B61">
        <w:rPr>
          <w:i/>
        </w:rPr>
        <w:t>Isolation and identification of Salmonella spp. from red foxes (Vulpes vulpes) and badgers (Meles meles) in northern Italy.</w:t>
      </w:r>
      <w:r w:rsidRPr="008B3B61">
        <w:t xml:space="preserve"> Acta Vet Scand, 2014. </w:t>
      </w:r>
      <w:r w:rsidRPr="008B3B61">
        <w:rPr>
          <w:b/>
        </w:rPr>
        <w:t>56</w:t>
      </w:r>
      <w:r w:rsidRPr="008B3B61">
        <w:t>(1): p. 86.</w:t>
      </w:r>
    </w:p>
    <w:p w14:paraId="23B6670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6.</w:t>
      </w:r>
      <w:r w:rsidRPr="008B3B61">
        <w:tab/>
        <w:t xml:space="preserve">Cizek, A., et al., </w:t>
      </w:r>
      <w:r w:rsidRPr="008B3B61">
        <w:rPr>
          <w:i/>
        </w:rPr>
        <w:t>Shiga toxin-producing Escherichia coli O157 in feedlot cattle and Norwegian rats from a large-scale farm.</w:t>
      </w:r>
      <w:r w:rsidRPr="008B3B61">
        <w:t xml:space="preserve"> Lett Appl Microbiol, 1999. </w:t>
      </w:r>
      <w:r w:rsidRPr="008B3B61">
        <w:rPr>
          <w:b/>
        </w:rPr>
        <w:t>28</w:t>
      </w:r>
      <w:r w:rsidRPr="008B3B61">
        <w:t>(6): p. 435-9.</w:t>
      </w:r>
    </w:p>
    <w:p w14:paraId="4B098E6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7.</w:t>
      </w:r>
      <w:r w:rsidRPr="008B3B61">
        <w:tab/>
        <w:t xml:space="preserve">Cizek, A., et al., </w:t>
      </w:r>
      <w:r w:rsidRPr="008B3B61">
        <w:rPr>
          <w:i/>
        </w:rPr>
        <w:t>Salmonella contamination of the environment and its incidence in wild birds.</w:t>
      </w:r>
      <w:r w:rsidRPr="008B3B61">
        <w:t xml:space="preserve"> Zentralbl Veterinarmed B, 1994. </w:t>
      </w:r>
      <w:r w:rsidRPr="008B3B61">
        <w:rPr>
          <w:b/>
        </w:rPr>
        <w:t>41</w:t>
      </w:r>
      <w:r w:rsidRPr="008B3B61">
        <w:t>(5): p. 320-7.</w:t>
      </w:r>
    </w:p>
    <w:p w14:paraId="54237ED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8.</w:t>
      </w:r>
      <w:r w:rsidRPr="008B3B61">
        <w:tab/>
        <w:t xml:space="preserve">Contreras-Rodríguez, A., et al., </w:t>
      </w:r>
      <w:r w:rsidRPr="008B3B61">
        <w:rPr>
          <w:i/>
        </w:rPr>
        <w:t>Detection of Potential Human Pathogenic Bacteria Isolated From Feces of Two Colonial Seabirds Nesting on Isla Rasa, Gulf of California: Heermann’s Gull (Larus heermanni) and Elegant Tern (Thalasseus elegans).</w:t>
      </w:r>
      <w:r w:rsidRPr="008B3B61">
        <w:t xml:space="preserve"> Tropical Conservation Science, 2019. </w:t>
      </w:r>
      <w:r w:rsidRPr="008B3B61">
        <w:rPr>
          <w:b/>
        </w:rPr>
        <w:t>12</w:t>
      </w:r>
      <w:r w:rsidRPr="008B3B61">
        <w:t>: p. 1940082919855673.</w:t>
      </w:r>
    </w:p>
    <w:p w14:paraId="4F9F609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39.</w:t>
      </w:r>
      <w:r w:rsidRPr="008B3B61">
        <w:tab/>
        <w:t xml:space="preserve">Coulson, J.C., J. Butterfield, and C. Thomas, </w:t>
      </w:r>
      <w:r w:rsidRPr="008B3B61">
        <w:rPr>
          <w:i/>
        </w:rPr>
        <w:t>The herring gull Larus argentatus as a likely transmitting agent of Salmonella montevideo to sheep and cattle.</w:t>
      </w:r>
      <w:r w:rsidRPr="008B3B61">
        <w:t xml:space="preserve"> J Hyg (Lond), 1983. </w:t>
      </w:r>
      <w:r w:rsidRPr="008B3B61">
        <w:rPr>
          <w:b/>
        </w:rPr>
        <w:t>91</w:t>
      </w:r>
      <w:r w:rsidRPr="008B3B61">
        <w:t>(3): p. 437-43.</w:t>
      </w:r>
    </w:p>
    <w:p w14:paraId="1D50E83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0.</w:t>
      </w:r>
      <w:r w:rsidRPr="008B3B61">
        <w:tab/>
        <w:t xml:space="preserve">Cox, P., et al., </w:t>
      </w:r>
      <w:r w:rsidRPr="008B3B61">
        <w:rPr>
          <w:i/>
        </w:rPr>
        <w:t>Concentrations of pathogens and indicators in animal feces in the Sydney watershed.</w:t>
      </w:r>
      <w:r w:rsidRPr="008B3B61">
        <w:t xml:space="preserve"> Applied and Environmental Microbiology, 2005. </w:t>
      </w:r>
      <w:r w:rsidRPr="008B3B61">
        <w:rPr>
          <w:b/>
        </w:rPr>
        <w:t>71</w:t>
      </w:r>
      <w:r w:rsidRPr="008B3B61">
        <w:t>(10): p. 5929-5934.</w:t>
      </w:r>
    </w:p>
    <w:p w14:paraId="68BB135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1.</w:t>
      </w:r>
      <w:r w:rsidRPr="008B3B61">
        <w:tab/>
        <w:t xml:space="preserve">Craven, S.E., et al., </w:t>
      </w:r>
      <w:r w:rsidRPr="008B3B61">
        <w:rPr>
          <w:i/>
        </w:rPr>
        <w:t>Determination of the Incidence of Salmonella spp., Campylobacter jejuni, and Clostridium perfringens in Wild Birds near Broiler Chicken Houses by Sampling Intestinal Droppings.</w:t>
      </w:r>
      <w:r w:rsidRPr="008B3B61">
        <w:t xml:space="preserve"> Avian Diseases, 2000. </w:t>
      </w:r>
      <w:r w:rsidRPr="008B3B61">
        <w:rPr>
          <w:b/>
        </w:rPr>
        <w:t>44</w:t>
      </w:r>
      <w:r w:rsidRPr="008B3B61">
        <w:t>(3).</w:t>
      </w:r>
    </w:p>
    <w:p w14:paraId="1CDB08F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2.</w:t>
      </w:r>
      <w:r w:rsidRPr="008B3B61">
        <w:tab/>
        <w:t xml:space="preserve">Cruickshank, J.C. and H.W. Smith, </w:t>
      </w:r>
      <w:r w:rsidRPr="008B3B61">
        <w:rPr>
          <w:i/>
        </w:rPr>
        <w:t>Isolation of salmonellae from dogs, cats, and pigeons.</w:t>
      </w:r>
      <w:r w:rsidRPr="008B3B61">
        <w:t xml:space="preserve"> Br Med J, 1949. </w:t>
      </w:r>
      <w:r w:rsidRPr="008B3B61">
        <w:rPr>
          <w:b/>
        </w:rPr>
        <w:t>2</w:t>
      </w:r>
      <w:r w:rsidRPr="008B3B61">
        <w:t>(4639): p. 1254-8.</w:t>
      </w:r>
    </w:p>
    <w:p w14:paraId="2ECFF3C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3.</w:t>
      </w:r>
      <w:r w:rsidRPr="008B3B61">
        <w:tab/>
        <w:t xml:space="preserve">Cummings, K.J., et al., </w:t>
      </w:r>
      <w:r w:rsidRPr="008B3B61">
        <w:rPr>
          <w:i/>
        </w:rPr>
        <w:t>Salmonella Isolated from Central New York Wildlife Admitted to a Veterinary Medical Teaching Hospital.</w:t>
      </w:r>
      <w:r w:rsidRPr="008B3B61">
        <w:t xml:space="preserve"> J Wildl Dis, 2021. </w:t>
      </w:r>
      <w:r w:rsidRPr="008B3B61">
        <w:rPr>
          <w:b/>
        </w:rPr>
        <w:t>57</w:t>
      </w:r>
      <w:r w:rsidRPr="008B3B61">
        <w:t>(4): p. 743-748.</w:t>
      </w:r>
    </w:p>
    <w:p w14:paraId="4933432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4.</w:t>
      </w:r>
      <w:r w:rsidRPr="008B3B61">
        <w:tab/>
        <w:t xml:space="preserve">Dadam, D., et al., </w:t>
      </w:r>
      <w:r w:rsidRPr="008B3B61">
        <w:rPr>
          <w:i/>
        </w:rPr>
        <w:t>Avian malaria-mediated population decline of a widespread iconic bird species.</w:t>
      </w:r>
      <w:r w:rsidRPr="008B3B61">
        <w:t xml:space="preserve"> R Soc Open Sci, 2019. </w:t>
      </w:r>
      <w:r w:rsidRPr="008B3B61">
        <w:rPr>
          <w:b/>
        </w:rPr>
        <w:t>6</w:t>
      </w:r>
      <w:r w:rsidRPr="008B3B61">
        <w:t>(7): p. 182197.</w:t>
      </w:r>
    </w:p>
    <w:p w14:paraId="1AC392F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5.</w:t>
      </w:r>
      <w:r w:rsidRPr="008B3B61">
        <w:tab/>
        <w:t xml:space="preserve">Daoust, P.Y., et al., </w:t>
      </w:r>
      <w:r w:rsidRPr="008B3B61">
        <w:rPr>
          <w:i/>
        </w:rPr>
        <w:t>Salmonellosis in songbirds in the Canadian Atlantic provinces during winter-summer 1997-98.</w:t>
      </w:r>
      <w:r w:rsidRPr="008B3B61">
        <w:t xml:space="preserve"> Can Vet J., 2000. </w:t>
      </w:r>
      <w:r w:rsidRPr="008B3B61">
        <w:rPr>
          <w:b/>
        </w:rPr>
        <w:t>41</w:t>
      </w:r>
      <w:r w:rsidRPr="008B3B61">
        <w:t>(1): p. 54-59.</w:t>
      </w:r>
    </w:p>
    <w:p w14:paraId="541B6D0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6.</w:t>
      </w:r>
      <w:r w:rsidRPr="008B3B61">
        <w:tab/>
        <w:t xml:space="preserve">de Sousa, E., et al., </w:t>
      </w:r>
      <w:r w:rsidRPr="008B3B61">
        <w:rPr>
          <w:i/>
        </w:rPr>
        <w:t>Prevalence of Salmonella Spp. Antibodies to Toxoplasma Gondii, and Newcastle Disease Virus in Feral Pigeons (Columba Livia) in the City of Jaboticabal, Brazil.</w:t>
      </w:r>
      <w:r w:rsidRPr="008B3B61">
        <w:t xml:space="preserve"> Journal of Zoo and Wildlife Medicine, 2010. </w:t>
      </w:r>
      <w:r w:rsidRPr="008B3B61">
        <w:rPr>
          <w:b/>
        </w:rPr>
        <w:t>41</w:t>
      </w:r>
      <w:r w:rsidRPr="008B3B61">
        <w:t>(4): p. 603-607.</w:t>
      </w:r>
    </w:p>
    <w:p w14:paraId="7C7B2745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7.</w:t>
      </w:r>
      <w:r w:rsidRPr="008B3B61">
        <w:tab/>
        <w:t xml:space="preserve">Dobeic, M., </w:t>
      </w:r>
      <w:r w:rsidRPr="008B3B61">
        <w:rPr>
          <w:i/>
        </w:rPr>
        <w:t>Regulation of population size of street pigeons in Ljubljana, Slovenia.</w:t>
      </w:r>
      <w:r w:rsidRPr="008B3B61">
        <w:t xml:space="preserve"> Acta veterinaria, 2003. </w:t>
      </w:r>
      <w:r w:rsidRPr="008B3B61">
        <w:rPr>
          <w:b/>
        </w:rPr>
        <w:t>53</w:t>
      </w:r>
      <w:r w:rsidRPr="008B3B61">
        <w:t>(2-3): p. 171-182.</w:t>
      </w:r>
    </w:p>
    <w:p w14:paraId="006967D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8.</w:t>
      </w:r>
      <w:r w:rsidRPr="008B3B61">
        <w:tab/>
        <w:t xml:space="preserve">Drewe, J.A., et al., </w:t>
      </w:r>
      <w:r w:rsidRPr="008B3B61">
        <w:rPr>
          <w:i/>
        </w:rPr>
        <w:t>Survey of infections transmissible between baboons and humans, Cape Town, South Africa.</w:t>
      </w:r>
      <w:r w:rsidRPr="008B3B61">
        <w:t xml:space="preserve"> Emerg Infect Dis, 2012. </w:t>
      </w:r>
      <w:r w:rsidRPr="008B3B61">
        <w:rPr>
          <w:b/>
        </w:rPr>
        <w:t>18</w:t>
      </w:r>
      <w:r w:rsidRPr="008B3B61">
        <w:t>(2): p. 298-301.</w:t>
      </w:r>
    </w:p>
    <w:p w14:paraId="7FAAB0D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49.</w:t>
      </w:r>
      <w:r w:rsidRPr="008B3B61">
        <w:tab/>
        <w:t xml:space="preserve">Ebani, V.V., et al., </w:t>
      </w:r>
      <w:r w:rsidRPr="008B3B61">
        <w:rPr>
          <w:i/>
        </w:rPr>
        <w:t>Survey on the Presence of Bacterial and Parasitic Zoonotic Agents in the Feces of Wild Birds.</w:t>
      </w:r>
      <w:r w:rsidRPr="008B3B61">
        <w:t xml:space="preserve"> Veterinary Sciences, 2021. </w:t>
      </w:r>
      <w:r w:rsidRPr="008B3B61">
        <w:rPr>
          <w:b/>
        </w:rPr>
        <w:t>8</w:t>
      </w:r>
      <w:r w:rsidRPr="008B3B61">
        <w:t>(9).</w:t>
      </w:r>
    </w:p>
    <w:p w14:paraId="1B1D7D6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0.</w:t>
      </w:r>
      <w:r w:rsidRPr="008B3B61">
        <w:tab/>
        <w:t xml:space="preserve">Authority, E.F.S., </w:t>
      </w:r>
      <w:r w:rsidRPr="008B3B61">
        <w:rPr>
          <w:i/>
        </w:rPr>
        <w:t>The Community Summary Report on Trends and Sources of Zoonoses and Zoonotic Agents in the European Union in 2007.</w:t>
      </w:r>
      <w:r w:rsidRPr="008B3B61">
        <w:t xml:space="preserve"> The EFSA Journal, 2009. </w:t>
      </w:r>
      <w:r w:rsidRPr="008B3B61">
        <w:rPr>
          <w:b/>
        </w:rPr>
        <w:t>223</w:t>
      </w:r>
      <w:r w:rsidRPr="008B3B61">
        <w:t>.</w:t>
      </w:r>
    </w:p>
    <w:p w14:paraId="465B8E1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1.</w:t>
      </w:r>
      <w:r w:rsidRPr="008B3B61">
        <w:tab/>
        <w:t xml:space="preserve">Faddoul, G.P., G.W. Fellows, and J. Baird, </w:t>
      </w:r>
      <w:r w:rsidRPr="008B3B61">
        <w:rPr>
          <w:i/>
        </w:rPr>
        <w:t>A Survey on the Incidence of Salmonellae in Wild Birds.</w:t>
      </w:r>
      <w:r w:rsidRPr="008B3B61">
        <w:t xml:space="preserve"> Avian Diseases, 1966. </w:t>
      </w:r>
      <w:r w:rsidRPr="008B3B61">
        <w:rPr>
          <w:b/>
        </w:rPr>
        <w:t>10</w:t>
      </w:r>
      <w:r w:rsidRPr="008B3B61">
        <w:t>(1).</w:t>
      </w:r>
    </w:p>
    <w:p w14:paraId="3C10492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2.</w:t>
      </w:r>
      <w:r w:rsidRPr="008B3B61">
        <w:tab/>
        <w:t xml:space="preserve">Fallacara, D.M., et al., </w:t>
      </w:r>
      <w:r w:rsidRPr="008B3B61">
        <w:rPr>
          <w:i/>
        </w:rPr>
        <w:t>Fecal Shedding and Antimicrobial Susceptibility of Selected Bacterial Pathogens and a Survey of Intestinal Parasites in Free-Living Waterfowl.</w:t>
      </w:r>
      <w:r w:rsidRPr="008B3B61">
        <w:t xml:space="preserve"> Avian Diseases, 2001. </w:t>
      </w:r>
      <w:r w:rsidRPr="008B3B61">
        <w:rPr>
          <w:b/>
        </w:rPr>
        <w:t>45</w:t>
      </w:r>
      <w:r w:rsidRPr="008B3B61">
        <w:t>(1).</w:t>
      </w:r>
    </w:p>
    <w:p w14:paraId="43EAD71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3.</w:t>
      </w:r>
      <w:r w:rsidRPr="008B3B61">
        <w:tab/>
        <w:t xml:space="preserve">Fallacara, D.M., et al., </w:t>
      </w:r>
      <w:r w:rsidRPr="008B3B61">
        <w:rPr>
          <w:i/>
        </w:rPr>
        <w:t>Survey of parasites and bacterial pathogens from free-living waterfowl in zoological settings.</w:t>
      </w:r>
      <w:r w:rsidRPr="008B3B61">
        <w:t xml:space="preserve"> Avian Dis, 2004. </w:t>
      </w:r>
      <w:r w:rsidRPr="008B3B61">
        <w:rPr>
          <w:b/>
        </w:rPr>
        <w:t>48</w:t>
      </w:r>
      <w:r w:rsidRPr="008B3B61">
        <w:t>(4): p. 759-67.</w:t>
      </w:r>
    </w:p>
    <w:p w14:paraId="02D9D5E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4.</w:t>
      </w:r>
      <w:r w:rsidRPr="008B3B61">
        <w:tab/>
        <w:t xml:space="preserve">Feng, Y., et al., </w:t>
      </w:r>
      <w:r w:rsidRPr="008B3B61">
        <w:rPr>
          <w:i/>
        </w:rPr>
        <w:t>Cryptosporidium genotypes in wildlife from a new york watershed.</w:t>
      </w:r>
      <w:r w:rsidRPr="008B3B61">
        <w:t xml:space="preserve"> Appl Environ Microbiol, 2007. </w:t>
      </w:r>
      <w:r w:rsidRPr="008B3B61">
        <w:rPr>
          <w:b/>
        </w:rPr>
        <w:t>73</w:t>
      </w:r>
      <w:r w:rsidRPr="008B3B61">
        <w:t>(20): p. 6475-83.</w:t>
      </w:r>
    </w:p>
    <w:p w14:paraId="57AD3C35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5.</w:t>
      </w:r>
      <w:r w:rsidRPr="008B3B61">
        <w:tab/>
        <w:t xml:space="preserve">Fenlon, D.R., </w:t>
      </w:r>
      <w:r w:rsidRPr="008B3B61">
        <w:rPr>
          <w:i/>
        </w:rPr>
        <w:t>Seagulls (Larus spp.) as vectors of salmonellae: an investigation into the range of serotypes and numbers of salmonellae in gull faeces.</w:t>
      </w:r>
      <w:r w:rsidRPr="008B3B61">
        <w:t xml:space="preserve"> J Hyg (Lond), 1981. </w:t>
      </w:r>
      <w:r w:rsidRPr="008B3B61">
        <w:rPr>
          <w:b/>
        </w:rPr>
        <w:t>86</w:t>
      </w:r>
      <w:r w:rsidRPr="008B3B61">
        <w:t>(2): p. 195-202.</w:t>
      </w:r>
    </w:p>
    <w:p w14:paraId="671EDFB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6.</w:t>
      </w:r>
      <w:r w:rsidRPr="008B3B61">
        <w:tab/>
        <w:t xml:space="preserve">Fenlon, D.R., </w:t>
      </w:r>
      <w:r w:rsidRPr="008B3B61">
        <w:rPr>
          <w:i/>
        </w:rPr>
        <w:t>A comparison of salmonella serotypes found in the faeces of gulls feeding at a sewage works with serotypes present in the sewage.</w:t>
      </w:r>
      <w:r w:rsidRPr="008B3B61">
        <w:t xml:space="preserve"> J Hyg (Lond), 1983. </w:t>
      </w:r>
      <w:r w:rsidRPr="008B3B61">
        <w:rPr>
          <w:b/>
        </w:rPr>
        <w:t>91</w:t>
      </w:r>
      <w:r w:rsidRPr="008B3B61">
        <w:t>(1): p. 47-52.</w:t>
      </w:r>
    </w:p>
    <w:p w14:paraId="093DEFF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7.</w:t>
      </w:r>
      <w:r w:rsidRPr="008B3B61">
        <w:tab/>
        <w:t xml:space="preserve">Ferguson, C.M., K. Charles, and D.A. Deere, </w:t>
      </w:r>
      <w:r w:rsidRPr="008B3B61">
        <w:rPr>
          <w:i/>
        </w:rPr>
        <w:t>Quantification of Microbial Sources in Drinking-Water Catchments.</w:t>
      </w:r>
      <w:r w:rsidRPr="008B3B61">
        <w:t xml:space="preserve"> Critical Reviews in Environmental Science and Technology, 2009. </w:t>
      </w:r>
      <w:r w:rsidRPr="008B3B61">
        <w:rPr>
          <w:b/>
        </w:rPr>
        <w:t>39</w:t>
      </w:r>
      <w:r w:rsidRPr="008B3B61">
        <w:t>(1): p. 1-40.</w:t>
      </w:r>
    </w:p>
    <w:p w14:paraId="108B82F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8.</w:t>
      </w:r>
      <w:r w:rsidRPr="008B3B61">
        <w:tab/>
        <w:t xml:space="preserve">Ferns, P.N. and G.P. Mudge, </w:t>
      </w:r>
      <w:r w:rsidRPr="008B3B61">
        <w:rPr>
          <w:i/>
        </w:rPr>
        <w:t>Abundance, diet and Salmonella contamination of gulls feeding at sewage outfalls.</w:t>
      </w:r>
      <w:r w:rsidRPr="008B3B61">
        <w:t xml:space="preserve"> Water Research, 2000. </w:t>
      </w:r>
      <w:r w:rsidRPr="008B3B61">
        <w:rPr>
          <w:b/>
        </w:rPr>
        <w:t>34</w:t>
      </w:r>
      <w:r w:rsidRPr="008B3B61">
        <w:t>(10): p. 2653-2660.</w:t>
      </w:r>
    </w:p>
    <w:p w14:paraId="03D68AC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59.</w:t>
      </w:r>
      <w:r w:rsidRPr="008B3B61">
        <w:tab/>
        <w:t xml:space="preserve">Firth, C., et al., </w:t>
      </w:r>
      <w:r w:rsidRPr="008B3B61">
        <w:rPr>
          <w:i/>
        </w:rPr>
        <w:t>Detection of zoonotic pathogens and characterization of novel viruses carried by commensal Rattus norvegicus in New York City.</w:t>
      </w:r>
      <w:r w:rsidRPr="008B3B61">
        <w:t xml:space="preserve"> mBio, 2014. </w:t>
      </w:r>
      <w:r w:rsidRPr="008B3B61">
        <w:rPr>
          <w:b/>
        </w:rPr>
        <w:t>5</w:t>
      </w:r>
      <w:r w:rsidRPr="008B3B61">
        <w:t>(5): p. e01933-14.</w:t>
      </w:r>
    </w:p>
    <w:p w14:paraId="1936B4D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0.</w:t>
      </w:r>
      <w:r w:rsidRPr="008B3B61">
        <w:tab/>
        <w:t xml:space="preserve">Fogarty, L.R., et al., </w:t>
      </w:r>
      <w:r w:rsidRPr="008B3B61">
        <w:rPr>
          <w:i/>
        </w:rPr>
        <w:t>Abundance and characteristics of the recreational water quality indicator bacteria Escherichia coli and enterococci in gull faeces.</w:t>
      </w:r>
      <w:r w:rsidRPr="008B3B61">
        <w:t xml:space="preserve"> J Appl Microbiol, 2003. </w:t>
      </w:r>
      <w:r w:rsidRPr="008B3B61">
        <w:rPr>
          <w:b/>
        </w:rPr>
        <w:t>94</w:t>
      </w:r>
      <w:r w:rsidRPr="008B3B61">
        <w:t>(5): p. 865-78.</w:t>
      </w:r>
    </w:p>
    <w:p w14:paraId="68ECB04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1.</w:t>
      </w:r>
      <w:r w:rsidRPr="008B3B61">
        <w:tab/>
        <w:t xml:space="preserve">Fonseca, J.M., et al., </w:t>
      </w:r>
      <w:r w:rsidRPr="008B3B61">
        <w:rPr>
          <w:i/>
        </w:rPr>
        <w:t>Assessing the Food Safety Risk Posed by Birds Entering Leafy Greens Fields in the US Southwest.</w:t>
      </w:r>
      <w:r w:rsidRPr="008B3B61">
        <w:t xml:space="preserve"> Int J Environ Res Public Health, 2020. </w:t>
      </w:r>
      <w:r w:rsidRPr="008B3B61">
        <w:rPr>
          <w:b/>
        </w:rPr>
        <w:t>17</w:t>
      </w:r>
      <w:r w:rsidRPr="008B3B61">
        <w:t>(23): p. 8711.</w:t>
      </w:r>
    </w:p>
    <w:p w14:paraId="6C5897E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2.</w:t>
      </w:r>
      <w:r w:rsidRPr="008B3B61">
        <w:tab/>
        <w:t xml:space="preserve">Franklin, A.B., et al., </w:t>
      </w:r>
      <w:r w:rsidRPr="008B3B61">
        <w:rPr>
          <w:i/>
        </w:rPr>
        <w:t>Contamination of leafy green crops with foodborne pathogens: Are wildlife a problem?</w:t>
      </w:r>
      <w:r w:rsidRPr="008B3B61">
        <w:t xml:space="preserve"> 2015.</w:t>
      </w:r>
    </w:p>
    <w:p w14:paraId="3E17503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3.</w:t>
      </w:r>
      <w:r w:rsidRPr="008B3B61">
        <w:tab/>
        <w:t xml:space="preserve">French, N.P., et al., </w:t>
      </w:r>
      <w:r w:rsidRPr="008B3B61">
        <w:rPr>
          <w:i/>
        </w:rPr>
        <w:t>Molecular epidemiology of Campylobacter jejuni isolates from wild-bird fecal material in children's playgrounds.</w:t>
      </w:r>
      <w:r w:rsidRPr="008B3B61">
        <w:t xml:space="preserve"> Appl Environ Microbiol, 2009. </w:t>
      </w:r>
      <w:r w:rsidRPr="008B3B61">
        <w:rPr>
          <w:b/>
        </w:rPr>
        <w:t>75</w:t>
      </w:r>
      <w:r w:rsidRPr="008B3B61">
        <w:t>(3): p. 779-83.</w:t>
      </w:r>
    </w:p>
    <w:p w14:paraId="525C79B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4.</w:t>
      </w:r>
      <w:r w:rsidRPr="008B3B61">
        <w:tab/>
        <w:t xml:space="preserve">Frick, C., et al., </w:t>
      </w:r>
      <w:r w:rsidRPr="008B3B61">
        <w:rPr>
          <w:i/>
        </w:rPr>
        <w:t>Poikilothermic Animals as a Previously Unrecognized Source of Fecal Indicator Bacteria in a Backwater Ecosystem of a Large River.</w:t>
      </w:r>
      <w:r w:rsidRPr="008B3B61">
        <w:t xml:space="preserve"> Appl Environ Microbiol, 2018. </w:t>
      </w:r>
      <w:r w:rsidRPr="008B3B61">
        <w:rPr>
          <w:b/>
        </w:rPr>
        <w:t>84</w:t>
      </w:r>
      <w:r w:rsidRPr="008B3B61">
        <w:t>(16): p. e00715-18.</w:t>
      </w:r>
    </w:p>
    <w:p w14:paraId="23DEB1B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5.</w:t>
      </w:r>
      <w:r w:rsidRPr="008B3B61">
        <w:tab/>
        <w:t xml:space="preserve">Fricker, C.R., </w:t>
      </w:r>
      <w:r w:rsidRPr="008B3B61">
        <w:rPr>
          <w:i/>
        </w:rPr>
        <w:t>A note on salmonella excretion in the black headed gull (Larus ribibundus) feeding at sewage treatment works.</w:t>
      </w:r>
      <w:r w:rsidRPr="008B3B61">
        <w:t xml:space="preserve"> J Appl Bacteriol, 1984. </w:t>
      </w:r>
      <w:r w:rsidRPr="008B3B61">
        <w:rPr>
          <w:b/>
        </w:rPr>
        <w:t>56</w:t>
      </w:r>
      <w:r w:rsidRPr="008B3B61">
        <w:t>(3): p. 499-502.</w:t>
      </w:r>
    </w:p>
    <w:p w14:paraId="46092E5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6.</w:t>
      </w:r>
      <w:r w:rsidRPr="008B3B61">
        <w:tab/>
        <w:t xml:space="preserve">Fricker, C.R., R.W. Girdwood, and D. Munro, </w:t>
      </w:r>
      <w:r w:rsidRPr="008B3B61">
        <w:rPr>
          <w:i/>
        </w:rPr>
        <w:t>A comparison of enrichment media for the isolation of salmonellae from seagull cloacal swabs.</w:t>
      </w:r>
      <w:r w:rsidRPr="008B3B61">
        <w:t xml:space="preserve"> J Hyg (Lond), 1983. </w:t>
      </w:r>
      <w:r w:rsidRPr="008B3B61">
        <w:rPr>
          <w:b/>
        </w:rPr>
        <w:t>91</w:t>
      </w:r>
      <w:r w:rsidRPr="008B3B61">
        <w:t>(1): p. 53-8.</w:t>
      </w:r>
    </w:p>
    <w:p w14:paraId="2174288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7.</w:t>
      </w:r>
      <w:r w:rsidRPr="008B3B61">
        <w:tab/>
        <w:t xml:space="preserve">Gaukler, S.M., et al. </w:t>
      </w:r>
      <w:r w:rsidRPr="008B3B61">
        <w:rPr>
          <w:i/>
        </w:rPr>
        <w:t>Pathogenic diseases and movements of wintering European starlings using feedlots in central Kansas</w:t>
      </w:r>
      <w:r w:rsidRPr="008B3B61">
        <w:t xml:space="preserve">. in </w:t>
      </w:r>
      <w:r w:rsidRPr="008B3B61">
        <w:rPr>
          <w:i/>
        </w:rPr>
        <w:t>Proceedings of the Vertebrate Pest Conference</w:t>
      </w:r>
      <w:r w:rsidRPr="008B3B61">
        <w:t>. 2008.</w:t>
      </w:r>
    </w:p>
    <w:p w14:paraId="1842E1C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8.</w:t>
      </w:r>
      <w:r w:rsidRPr="008B3B61">
        <w:tab/>
        <w:t xml:space="preserve">Gaukler, S.M., et al., </w:t>
      </w:r>
      <w:r w:rsidRPr="008B3B61">
        <w:rPr>
          <w:i/>
        </w:rPr>
        <w:t>Escherichia coli, Salmonella, and Mycobacterium avium subsp paratuberculosis in Wild European Starlings at a Kansas Cattle Feedlot.</w:t>
      </w:r>
      <w:r w:rsidRPr="008B3B61">
        <w:t xml:space="preserve"> Avian Diseases, 2009. </w:t>
      </w:r>
      <w:r w:rsidRPr="008B3B61">
        <w:rPr>
          <w:b/>
        </w:rPr>
        <w:t>53</w:t>
      </w:r>
      <w:r w:rsidRPr="008B3B61">
        <w:t>(4): p. 544-551.</w:t>
      </w:r>
    </w:p>
    <w:p w14:paraId="4EF46365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69.</w:t>
      </w:r>
      <w:r w:rsidRPr="008B3B61">
        <w:tab/>
        <w:t xml:space="preserve">Geldreich, E.E., et al., </w:t>
      </w:r>
      <w:r w:rsidRPr="008B3B61">
        <w:rPr>
          <w:i/>
        </w:rPr>
        <w:t>Type Distribution of Coliform Bacteria in the Feces of Warm-Blooded Animals.</w:t>
      </w:r>
      <w:r w:rsidRPr="008B3B61">
        <w:t xml:space="preserve"> Journal (Water Pollution Control Federation), 1962. </w:t>
      </w:r>
      <w:r w:rsidRPr="008B3B61">
        <w:rPr>
          <w:b/>
        </w:rPr>
        <w:t>34</w:t>
      </w:r>
      <w:r w:rsidRPr="008B3B61">
        <w:t>(3): p. 295-301.</w:t>
      </w:r>
    </w:p>
    <w:p w14:paraId="7AE516E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0.</w:t>
      </w:r>
      <w:r w:rsidRPr="008B3B61">
        <w:tab/>
        <w:t xml:space="preserve">Georgiades, G.K. and P. Iordanidis, </w:t>
      </w:r>
      <w:r w:rsidRPr="008B3B61">
        <w:rPr>
          <w:i/>
        </w:rPr>
        <w:t>Prevalence of Salmonella infection in pigeons, canaries and psittacines.</w:t>
      </w:r>
      <w:r w:rsidRPr="008B3B61">
        <w:t xml:space="preserve"> Journal of the Hellenic Veterinary Medical Society, 2018. </w:t>
      </w:r>
      <w:r w:rsidRPr="008B3B61">
        <w:rPr>
          <w:b/>
        </w:rPr>
        <w:t>53</w:t>
      </w:r>
      <w:r w:rsidRPr="008B3B61">
        <w:t>(2).</w:t>
      </w:r>
    </w:p>
    <w:p w14:paraId="2AC3846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1.</w:t>
      </w:r>
      <w:r w:rsidRPr="008B3B61">
        <w:tab/>
        <w:t xml:space="preserve">Gibbs, P.S., et al., </w:t>
      </w:r>
      <w:r w:rsidRPr="008B3B61">
        <w:rPr>
          <w:i/>
        </w:rPr>
        <w:t>Identification, Antimicrobial Resistance Profiles, and Virulence of Members from the Family Enterobacteriaceae from the Feces of Yellow-Headed Blackbirds (Xanthocephalus xanthocephalus) in North Dakota.</w:t>
      </w:r>
      <w:r w:rsidRPr="008B3B61">
        <w:t xml:space="preserve"> Avian Diseases, 2007. </w:t>
      </w:r>
      <w:r w:rsidRPr="008B3B61">
        <w:rPr>
          <w:b/>
        </w:rPr>
        <w:t>51</w:t>
      </w:r>
      <w:r w:rsidRPr="008B3B61">
        <w:t>(3): p. 649-655.</w:t>
      </w:r>
    </w:p>
    <w:p w14:paraId="26229C1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2.</w:t>
      </w:r>
      <w:r w:rsidRPr="008B3B61">
        <w:tab/>
        <w:t xml:space="preserve">Girdwood, R.W., et al., </w:t>
      </w:r>
      <w:r w:rsidRPr="008B3B61">
        <w:rPr>
          <w:i/>
        </w:rPr>
        <w:t>The incidence and significance of salmonella carriage by gulls (Larus spp.) in Scotland.</w:t>
      </w:r>
      <w:r w:rsidRPr="008B3B61">
        <w:t xml:space="preserve"> J Hyg (Lond), 1985. </w:t>
      </w:r>
      <w:r w:rsidRPr="008B3B61">
        <w:rPr>
          <w:b/>
        </w:rPr>
        <w:t>95</w:t>
      </w:r>
      <w:r w:rsidRPr="008B3B61">
        <w:t>(2): p. 229-41.</w:t>
      </w:r>
    </w:p>
    <w:p w14:paraId="39A3F5B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3.</w:t>
      </w:r>
      <w:r w:rsidRPr="008B3B61">
        <w:tab/>
        <w:t xml:space="preserve">Goldberg, T.L., et al., </w:t>
      </w:r>
      <w:r w:rsidRPr="008B3B61">
        <w:rPr>
          <w:i/>
        </w:rPr>
        <w:t>Forest fragmentation as cause of bacterial transmission among nonhuman primates, humans, and livestock, Uganda.</w:t>
      </w:r>
      <w:r w:rsidRPr="008B3B61">
        <w:t xml:space="preserve"> Emerging infectious diseases, 2008. </w:t>
      </w:r>
      <w:r w:rsidRPr="008B3B61">
        <w:rPr>
          <w:b/>
        </w:rPr>
        <w:t>14</w:t>
      </w:r>
      <w:r w:rsidRPr="008B3B61">
        <w:t>(9): p. 1375.</w:t>
      </w:r>
    </w:p>
    <w:p w14:paraId="261A658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4.</w:t>
      </w:r>
      <w:r w:rsidRPr="008B3B61">
        <w:tab/>
        <w:t xml:space="preserve">Gonzalez-Acuna, D., et al., </w:t>
      </w:r>
      <w:r w:rsidRPr="008B3B61">
        <w:rPr>
          <w:i/>
        </w:rPr>
        <w:t>[Detection of some zoonotic agents in the domestic pigeon (Columba livia) in the city of Chillan, Chile].</w:t>
      </w:r>
      <w:r w:rsidRPr="008B3B61">
        <w:t xml:space="preserve"> Rev Chilena Infectol, 2007. </w:t>
      </w:r>
      <w:r w:rsidRPr="008B3B61">
        <w:rPr>
          <w:b/>
        </w:rPr>
        <w:t>24</w:t>
      </w:r>
      <w:r w:rsidRPr="008B3B61">
        <w:t>(3): p. 199-203.</w:t>
      </w:r>
    </w:p>
    <w:p w14:paraId="09712BC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5.</w:t>
      </w:r>
      <w:r w:rsidRPr="008B3B61">
        <w:tab/>
        <w:t xml:space="preserve">Goodchild, W.M. and J.F. Tucker, </w:t>
      </w:r>
      <w:r w:rsidRPr="008B3B61">
        <w:rPr>
          <w:i/>
        </w:rPr>
        <w:t>Salmonellae in British wild birds and their transfer to domestic fowl.</w:t>
      </w:r>
      <w:r w:rsidRPr="008B3B61">
        <w:t xml:space="preserve"> Br Vet J, 1968. </w:t>
      </w:r>
      <w:r w:rsidRPr="008B3B61">
        <w:rPr>
          <w:b/>
        </w:rPr>
        <w:t>124</w:t>
      </w:r>
      <w:r w:rsidRPr="008B3B61">
        <w:t>: p. 95-101.</w:t>
      </w:r>
    </w:p>
    <w:p w14:paraId="0470A85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6.</w:t>
      </w:r>
      <w:r w:rsidRPr="008B3B61">
        <w:tab/>
        <w:t xml:space="preserve">Gorski, L., et al., </w:t>
      </w:r>
      <w:r w:rsidRPr="008B3B61">
        <w:rPr>
          <w:i/>
        </w:rPr>
        <w:t>Prevalence, distribution, and diversity of Salmonella enterica in a major produce region of California.</w:t>
      </w:r>
      <w:r w:rsidRPr="008B3B61">
        <w:t xml:space="preserve"> Appl Environ Microbiol, 2011. </w:t>
      </w:r>
      <w:r w:rsidRPr="008B3B61">
        <w:rPr>
          <w:b/>
        </w:rPr>
        <w:t>77</w:t>
      </w:r>
      <w:r w:rsidRPr="008B3B61">
        <w:t>(8): p. 2734-48.</w:t>
      </w:r>
    </w:p>
    <w:p w14:paraId="0F5C621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7.</w:t>
      </w:r>
      <w:r w:rsidRPr="008B3B61">
        <w:tab/>
        <w:t xml:space="preserve">Gould, D.J. and M.R. Fletcher, </w:t>
      </w:r>
      <w:r w:rsidRPr="008B3B61">
        <w:rPr>
          <w:i/>
        </w:rPr>
        <w:t>Gull droppings and their effects on water quality.</w:t>
      </w:r>
      <w:r w:rsidRPr="008B3B61">
        <w:t xml:space="preserve"> Water Research, 1978. </w:t>
      </w:r>
      <w:r w:rsidRPr="008B3B61">
        <w:rPr>
          <w:b/>
        </w:rPr>
        <w:t>12</w:t>
      </w:r>
      <w:r w:rsidRPr="008B3B61">
        <w:t>(9): p. 665-672.</w:t>
      </w:r>
    </w:p>
    <w:p w14:paraId="7FE8E89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8.</w:t>
      </w:r>
      <w:r w:rsidRPr="008B3B61">
        <w:tab/>
        <w:t xml:space="preserve">Grigar, M.K., et al., </w:t>
      </w:r>
      <w:r w:rsidRPr="008B3B61">
        <w:rPr>
          <w:i/>
        </w:rPr>
        <w:t>Salmonella Surveillance Among Great-Tailed Grackles (Quiscalus mexicanus) and Other Urban Bird Species in Eastern Texas.</w:t>
      </w:r>
      <w:r w:rsidRPr="008B3B61">
        <w:t xml:space="preserve"> Vector Borne Zoonotic Dis, 2016. </w:t>
      </w:r>
      <w:r w:rsidRPr="008B3B61">
        <w:rPr>
          <w:b/>
        </w:rPr>
        <w:t>16</w:t>
      </w:r>
      <w:r w:rsidRPr="008B3B61">
        <w:t>(12): p. 752-757.</w:t>
      </w:r>
    </w:p>
    <w:p w14:paraId="1B205A5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79.</w:t>
      </w:r>
      <w:r w:rsidRPr="008B3B61">
        <w:tab/>
        <w:t xml:space="preserve">Grigar, M.K., K.J. Cummings, and S.C. Rankin, </w:t>
      </w:r>
      <w:r w:rsidRPr="008B3B61">
        <w:rPr>
          <w:i/>
        </w:rPr>
        <w:t>Prevalence of Salmonella among waterfowl along the Texas Gulf coast.</w:t>
      </w:r>
      <w:r w:rsidRPr="008B3B61">
        <w:t xml:space="preserve"> Zoonoses Public Health, 2017. </w:t>
      </w:r>
      <w:r w:rsidRPr="008B3B61">
        <w:rPr>
          <w:b/>
        </w:rPr>
        <w:t>64</w:t>
      </w:r>
      <w:r w:rsidRPr="008B3B61">
        <w:t>(8): p. 689-692.</w:t>
      </w:r>
    </w:p>
    <w:p w14:paraId="099606F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0.</w:t>
      </w:r>
      <w:r w:rsidRPr="008B3B61">
        <w:tab/>
        <w:t xml:space="preserve">Grigar, M.K., </w:t>
      </w:r>
      <w:r w:rsidRPr="008B3B61">
        <w:rPr>
          <w:i/>
        </w:rPr>
        <w:t>The Epidemiologic Aspects of Salmonella Shedding in Wild Birds of TExas</w:t>
      </w:r>
      <w:r w:rsidRPr="008B3B61">
        <w:t>. 2018.</w:t>
      </w:r>
    </w:p>
    <w:p w14:paraId="76D3143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1.</w:t>
      </w:r>
      <w:r w:rsidRPr="008B3B61">
        <w:tab/>
        <w:t xml:space="preserve">Gruszynski, K., et al., </w:t>
      </w:r>
      <w:r w:rsidRPr="008B3B61">
        <w:rPr>
          <w:i/>
        </w:rPr>
        <w:t>Evaluating Wildlife as a Potential Source of Salmonella serotype Newport (JJPX01.0061) Contamination for Tomatoes on the Eastern Shore of Virginia.</w:t>
      </w:r>
      <w:r w:rsidRPr="008B3B61">
        <w:t xml:space="preserve"> Zoonoses and Public Health, 2014. </w:t>
      </w:r>
      <w:r w:rsidRPr="008B3B61">
        <w:rPr>
          <w:b/>
        </w:rPr>
        <w:t>61</w:t>
      </w:r>
      <w:r w:rsidRPr="008B3B61">
        <w:t>(3): p. 202-207.</w:t>
      </w:r>
    </w:p>
    <w:p w14:paraId="449B196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2.</w:t>
      </w:r>
      <w:r w:rsidRPr="008B3B61">
        <w:tab/>
        <w:t xml:space="preserve">Hamer, S.A., E. Lehrer, and S.B. Magle, </w:t>
      </w:r>
      <w:r w:rsidRPr="008B3B61">
        <w:rPr>
          <w:i/>
        </w:rPr>
        <w:t>Wild birds as sentinels for multiple zoonotic pathogens along an urban to rural gradient in greater Chicago, Illinois.</w:t>
      </w:r>
      <w:r w:rsidRPr="008B3B61">
        <w:t xml:space="preserve"> Zoonoses Public Health, 2012. </w:t>
      </w:r>
      <w:r w:rsidRPr="008B3B61">
        <w:rPr>
          <w:b/>
        </w:rPr>
        <w:t>59</w:t>
      </w:r>
      <w:r w:rsidRPr="008B3B61">
        <w:t>(5): p. 355-64.</w:t>
      </w:r>
    </w:p>
    <w:p w14:paraId="43AD70B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3.</w:t>
      </w:r>
      <w:r w:rsidRPr="008B3B61">
        <w:tab/>
        <w:t xml:space="preserve">Hamilton, A.M., et al., </w:t>
      </w:r>
      <w:r w:rsidRPr="008B3B61">
        <w:rPr>
          <w:i/>
        </w:rPr>
        <w:t>Prevalence of Salmonella enterica in Flies on a Diversified Cattle and Fresh Produce Farm across Two Growing Seasons.</w:t>
      </w:r>
      <w:r w:rsidRPr="008B3B61">
        <w:t xml:space="preserve"> Journal of Food Protection, 2021. </w:t>
      </w:r>
      <w:r w:rsidRPr="008B3B61">
        <w:rPr>
          <w:b/>
        </w:rPr>
        <w:t>84</w:t>
      </w:r>
      <w:r w:rsidRPr="008B3B61">
        <w:t>(6): p. 1009-1015.</w:t>
      </w:r>
    </w:p>
    <w:p w14:paraId="444600C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4.</w:t>
      </w:r>
      <w:r w:rsidRPr="008B3B61">
        <w:tab/>
        <w:t xml:space="preserve">Hancock, D.D., et al., </w:t>
      </w:r>
      <w:r w:rsidRPr="008B3B61">
        <w:rPr>
          <w:i/>
        </w:rPr>
        <w:t>Multiple sources of Escherichia coli O157 in feedlots and dairy farms in the Northwestern USA.</w:t>
      </w:r>
      <w:r w:rsidRPr="008B3B61">
        <w:t xml:space="preserve"> Preventive Veterinary Medicine, 1998. </w:t>
      </w:r>
      <w:r w:rsidRPr="008B3B61">
        <w:rPr>
          <w:b/>
        </w:rPr>
        <w:t>35</w:t>
      </w:r>
      <w:r w:rsidRPr="008B3B61">
        <w:t>(1): p. 11-19.</w:t>
      </w:r>
    </w:p>
    <w:p w14:paraId="02843E3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5.</w:t>
      </w:r>
      <w:r w:rsidRPr="008B3B61">
        <w:tab/>
        <w:t xml:space="preserve">Hazeleger, W.C., et al., </w:t>
      </w:r>
      <w:r w:rsidRPr="008B3B61">
        <w:rPr>
          <w:i/>
        </w:rPr>
        <w:t>Wild, insectivorous bats might be carriers of Campylobacter spp.</w:t>
      </w:r>
      <w:r w:rsidRPr="008B3B61">
        <w:t xml:space="preserve"> PLoS One, 2018. </w:t>
      </w:r>
      <w:r w:rsidRPr="008B3B61">
        <w:rPr>
          <w:b/>
        </w:rPr>
        <w:t>13</w:t>
      </w:r>
      <w:r w:rsidRPr="008B3B61">
        <w:t>(1): p. e0190647.</w:t>
      </w:r>
    </w:p>
    <w:p w14:paraId="2BCC2E5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6.</w:t>
      </w:r>
      <w:r w:rsidRPr="008B3B61">
        <w:tab/>
        <w:t xml:space="preserve">Heitman, T.L., et al., </w:t>
      </w:r>
      <w:r w:rsidRPr="008B3B61">
        <w:rPr>
          <w:i/>
        </w:rPr>
        <w:t>Prevalence of Giardia and Cryptosporidium and characterization of Cryptosporidium spp. isolated from wildlife, human, and agricultural sources in the North Saskatchewan River Basin in Alberta, Canada.</w:t>
      </w:r>
      <w:r w:rsidRPr="008B3B61">
        <w:t xml:space="preserve"> Can J Microbiol, 2002. </w:t>
      </w:r>
      <w:r w:rsidRPr="008B3B61">
        <w:rPr>
          <w:b/>
        </w:rPr>
        <w:t>48</w:t>
      </w:r>
      <w:r w:rsidRPr="008B3B61">
        <w:t>(6): p. 530-41.</w:t>
      </w:r>
    </w:p>
    <w:p w14:paraId="0C97B90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7.</w:t>
      </w:r>
      <w:r w:rsidRPr="008B3B61">
        <w:tab/>
        <w:t xml:space="preserve">Hellein, K.N., et al., </w:t>
      </w:r>
      <w:r w:rsidRPr="008B3B61">
        <w:rPr>
          <w:i/>
        </w:rPr>
        <w:t>Culture-based indicators of fecal contamination and molecular microbial indicators rarely correlate with Campylobacter spp. in recreational waters.</w:t>
      </w:r>
      <w:r w:rsidRPr="008B3B61">
        <w:t xml:space="preserve"> J Water Health, 2011. </w:t>
      </w:r>
      <w:r w:rsidRPr="008B3B61">
        <w:rPr>
          <w:b/>
        </w:rPr>
        <w:t>9</w:t>
      </w:r>
      <w:r w:rsidRPr="008B3B61">
        <w:t>(4): p. 695-707.</w:t>
      </w:r>
    </w:p>
    <w:p w14:paraId="74D0676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8.</w:t>
      </w:r>
      <w:r w:rsidRPr="008B3B61">
        <w:tab/>
        <w:t xml:space="preserve">Hernandez, J., et al., </w:t>
      </w:r>
      <w:r w:rsidRPr="008B3B61">
        <w:rPr>
          <w:i/>
        </w:rPr>
        <w:t>Salmonella in birds migrating through Sweden.</w:t>
      </w:r>
      <w:r w:rsidRPr="008B3B61">
        <w:t xml:space="preserve"> Emerg Infect Dis, 2003. </w:t>
      </w:r>
      <w:r w:rsidRPr="008B3B61">
        <w:rPr>
          <w:b/>
        </w:rPr>
        <w:t>9</w:t>
      </w:r>
      <w:r w:rsidRPr="008B3B61">
        <w:t>(6): p. 753-5.</w:t>
      </w:r>
    </w:p>
    <w:p w14:paraId="257D2EB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89.</w:t>
      </w:r>
      <w:r w:rsidRPr="008B3B61">
        <w:tab/>
        <w:t xml:space="preserve">Hernandez, S.M., et al., </w:t>
      </w:r>
      <w:r w:rsidRPr="008B3B61">
        <w:rPr>
          <w:i/>
        </w:rPr>
        <w:t>Urbanized White Ibises (Eudocimus albus) as Carriers of Salmonella enterica of Significance to Public Health and Wildlife.</w:t>
      </w:r>
      <w:r w:rsidRPr="008B3B61">
        <w:t xml:space="preserve"> PLoS One, 2016. </w:t>
      </w:r>
      <w:r w:rsidRPr="008B3B61">
        <w:rPr>
          <w:b/>
        </w:rPr>
        <w:t>11</w:t>
      </w:r>
      <w:r w:rsidRPr="008B3B61">
        <w:t>(10): p. e0164402.</w:t>
      </w:r>
    </w:p>
    <w:p w14:paraId="5DC76A6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0.</w:t>
      </w:r>
      <w:r w:rsidRPr="008B3B61">
        <w:tab/>
        <w:t xml:space="preserve">Hill, N.J., E.M. Deane, and M.L. Power, </w:t>
      </w:r>
      <w:r w:rsidRPr="008B3B61">
        <w:rPr>
          <w:i/>
        </w:rPr>
        <w:t>Prevalence and genetic characterization of Cryptosporidium isolates from common brushtail possums (Trichosurus vulpecula) adapted to urban settings.</w:t>
      </w:r>
      <w:r w:rsidRPr="008B3B61">
        <w:t xml:space="preserve"> Appl Environ Microbiol, 2008. </w:t>
      </w:r>
      <w:r w:rsidRPr="008B3B61">
        <w:rPr>
          <w:b/>
        </w:rPr>
        <w:t>74</w:t>
      </w:r>
      <w:r w:rsidRPr="008B3B61">
        <w:t>(17): p. 5549-55.</w:t>
      </w:r>
    </w:p>
    <w:p w14:paraId="714F6C1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1.</w:t>
      </w:r>
      <w:r w:rsidRPr="008B3B61">
        <w:tab/>
        <w:t xml:space="preserve">Himsworth, C.G., et al., </w:t>
      </w:r>
      <w:r w:rsidRPr="008B3B61">
        <w:rPr>
          <w:i/>
        </w:rPr>
        <w:t>Prevalence and Characteristics of Escherichia Coli and Salmonella Spp. In the Feces of Wild Urban Norway and Black Rats (Rattus Norvegicus and Rattus Rattus) from an Inner-City Neighborhood of Vancouver, Canada.</w:t>
      </w:r>
      <w:r w:rsidRPr="008B3B61">
        <w:t xml:space="preserve"> J Wildl Dis, 2015. </w:t>
      </w:r>
      <w:r w:rsidRPr="008B3B61">
        <w:rPr>
          <w:b/>
        </w:rPr>
        <w:t>51</w:t>
      </w:r>
      <w:r w:rsidRPr="008B3B61">
        <w:t>(3): p. 589-600.</w:t>
      </w:r>
    </w:p>
    <w:p w14:paraId="4D5F283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2.</w:t>
      </w:r>
      <w:r w:rsidRPr="008B3B61">
        <w:tab/>
        <w:t xml:space="preserve">Hsu, T.-T.D., </w:t>
      </w:r>
      <w:r w:rsidRPr="008B3B61">
        <w:rPr>
          <w:i/>
        </w:rPr>
        <w:t>Public Health Ecosystem Services and Potential Concerns of Freshwater Wetlands</w:t>
      </w:r>
      <w:r w:rsidRPr="008B3B61">
        <w:t>. 2015, The Ohio State University.</w:t>
      </w:r>
    </w:p>
    <w:p w14:paraId="3924B11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3.</w:t>
      </w:r>
      <w:r w:rsidRPr="008B3B61">
        <w:tab/>
        <w:t xml:space="preserve">Hsu, T.-T.D., et al., </w:t>
      </w:r>
      <w:r w:rsidRPr="008B3B61">
        <w:rPr>
          <w:i/>
        </w:rPr>
        <w:t>Towards sustainable protection of public health: The role of an urban wetland as a frontline safeguard of pathogen and antibiotic resistance spread.</w:t>
      </w:r>
      <w:r w:rsidRPr="008B3B61">
        <w:t xml:space="preserve"> Ecological Engineering, 2017. </w:t>
      </w:r>
      <w:r w:rsidRPr="008B3B61">
        <w:rPr>
          <w:b/>
        </w:rPr>
        <w:t>108</w:t>
      </w:r>
      <w:r w:rsidRPr="008B3B61">
        <w:t>: p. 547-555.</w:t>
      </w:r>
    </w:p>
    <w:p w14:paraId="2D89521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4.</w:t>
      </w:r>
      <w:r w:rsidRPr="008B3B61">
        <w:tab/>
        <w:t>Hussong, D., et al.,</w:t>
      </w:r>
      <w:r w:rsidRPr="008B3B61">
        <w:rPr>
          <w:i/>
        </w:rPr>
        <w:t xml:space="preserve"> Microbial impact of Canada geese (Branta canadensis) and whistling swans (Cygnus columbianus columbianus) on aquatic ecosystems.</w:t>
      </w:r>
      <w:r w:rsidRPr="008B3B61">
        <w:t xml:space="preserve"> Appl Environ Microbiol., 1979. </w:t>
      </w:r>
      <w:r w:rsidRPr="008B3B61">
        <w:rPr>
          <w:b/>
        </w:rPr>
        <w:t>37</w:t>
      </w:r>
      <w:r w:rsidRPr="008B3B61">
        <w:t>(1): p. 14-20.</w:t>
      </w:r>
    </w:p>
    <w:p w14:paraId="28A6B03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5.</w:t>
      </w:r>
      <w:r w:rsidRPr="008B3B61">
        <w:tab/>
        <w:t xml:space="preserve">Janecko, N., et al., </w:t>
      </w:r>
      <w:r w:rsidRPr="008B3B61">
        <w:rPr>
          <w:i/>
        </w:rPr>
        <w:t>Prevalence, characterization and antibiotic resistance of Salmonella isolates in large corvid species of europe and north America between 2010 and 2013.</w:t>
      </w:r>
      <w:r w:rsidRPr="008B3B61">
        <w:t xml:space="preserve"> Zoonoses Public Health, 2015. </w:t>
      </w:r>
      <w:r w:rsidRPr="008B3B61">
        <w:rPr>
          <w:b/>
        </w:rPr>
        <w:t>62</w:t>
      </w:r>
      <w:r w:rsidRPr="008B3B61">
        <w:t>(4): p. 292-300.</w:t>
      </w:r>
    </w:p>
    <w:p w14:paraId="6FC3C35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6.</w:t>
      </w:r>
      <w:r w:rsidRPr="008B3B61">
        <w:tab/>
        <w:t xml:space="preserve">Jardine, C., et al., </w:t>
      </w:r>
      <w:r w:rsidRPr="008B3B61">
        <w:rPr>
          <w:i/>
        </w:rPr>
        <w:t>Salmonella in raccoons (Procyon lotor) in southern Ontario, Canada.</w:t>
      </w:r>
      <w:r w:rsidRPr="008B3B61">
        <w:t xml:space="preserve"> J Wildl Dis, 2011. </w:t>
      </w:r>
      <w:r w:rsidRPr="008B3B61">
        <w:rPr>
          <w:b/>
        </w:rPr>
        <w:t>47</w:t>
      </w:r>
      <w:r w:rsidRPr="008B3B61">
        <w:t>(2): p. 344-51.</w:t>
      </w:r>
    </w:p>
    <w:p w14:paraId="275609B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7.</w:t>
      </w:r>
      <w:r w:rsidRPr="008B3B61">
        <w:tab/>
        <w:t xml:space="preserve">Jay-Russell, M. and A. Justice-Allen, </w:t>
      </w:r>
      <w:r w:rsidRPr="008B3B61">
        <w:rPr>
          <w:i/>
        </w:rPr>
        <w:t>Reducing the risk for transfer of zoonotic foodborne pathogens from domestic and wild animals to vegetable crops in the Southwest desert</w:t>
      </w:r>
      <w:r w:rsidRPr="008B3B61">
        <w:t xml:space="preserve">, in </w:t>
      </w:r>
      <w:r w:rsidRPr="008B3B61">
        <w:rPr>
          <w:i/>
        </w:rPr>
        <w:t>CPS 2012 RFP FINAL PROJECT REPORT</w:t>
      </w:r>
      <w:r w:rsidRPr="008B3B61">
        <w:t>. 2014, Center for Produce Safety.</w:t>
      </w:r>
    </w:p>
    <w:p w14:paraId="32D179F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8.</w:t>
      </w:r>
      <w:r w:rsidRPr="008B3B61">
        <w:tab/>
        <w:t xml:space="preserve">Jellison, K.L., et al., </w:t>
      </w:r>
      <w:r w:rsidRPr="008B3B61">
        <w:rPr>
          <w:i/>
        </w:rPr>
        <w:t>Phylogenetic analysis of the hypervariable region of the 18S rRNA gene of Cryptosporidium oocysts in feces of Canada geese (Branta canadensis): evidence for five novel genotypes.</w:t>
      </w:r>
      <w:r w:rsidRPr="008B3B61">
        <w:t xml:space="preserve"> Appl Environ Microbiol, 2004. </w:t>
      </w:r>
      <w:r w:rsidRPr="008B3B61">
        <w:rPr>
          <w:b/>
        </w:rPr>
        <w:t>70</w:t>
      </w:r>
      <w:r w:rsidRPr="008B3B61">
        <w:t>(1): p. 452-8.</w:t>
      </w:r>
    </w:p>
    <w:p w14:paraId="3623A50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99.</w:t>
      </w:r>
      <w:r w:rsidRPr="008B3B61">
        <w:tab/>
        <w:t xml:space="preserve">Jones, K. and K. Obiri-Danso, </w:t>
      </w:r>
      <w:r w:rsidRPr="008B3B61">
        <w:rPr>
          <w:i/>
        </w:rPr>
        <w:t>Non-compliance of beaches with the EU directives of bathing water quality: evidence of non-point sources of pollution in Morecambe Bay.</w:t>
      </w:r>
      <w:r w:rsidRPr="008B3B61">
        <w:t xml:space="preserve"> J Appl Microbiol, 1998. </w:t>
      </w:r>
      <w:r w:rsidRPr="008B3B61">
        <w:rPr>
          <w:b/>
        </w:rPr>
        <w:t>85 Suppl 1</w:t>
      </w:r>
      <w:r w:rsidRPr="008B3B61">
        <w:t>: p. 101S-107S.</w:t>
      </w:r>
    </w:p>
    <w:p w14:paraId="7ABBFC9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0.</w:t>
      </w:r>
      <w:r w:rsidRPr="008B3B61">
        <w:tab/>
        <w:t xml:space="preserve">Kapperud, G. and O. Rosef, </w:t>
      </w:r>
      <w:r w:rsidRPr="008B3B61">
        <w:rPr>
          <w:i/>
        </w:rPr>
        <w:t>Avian wildlife reservoir of Campylobacter fetus subsp. jejuni, Yersinia spp., and Salmonella spp. in Norway.</w:t>
      </w:r>
      <w:r w:rsidRPr="008B3B61">
        <w:t xml:space="preserve"> Appl Environ Microbiol, 1983. </w:t>
      </w:r>
      <w:r w:rsidRPr="008B3B61">
        <w:rPr>
          <w:b/>
        </w:rPr>
        <w:t>45</w:t>
      </w:r>
      <w:r w:rsidRPr="008B3B61">
        <w:t>(2): p. 375-80.</w:t>
      </w:r>
    </w:p>
    <w:p w14:paraId="7DC4B85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1.</w:t>
      </w:r>
      <w:r w:rsidRPr="008B3B61">
        <w:tab/>
        <w:t xml:space="preserve">Kilonzo, C., et al., </w:t>
      </w:r>
      <w:r w:rsidRPr="008B3B61">
        <w:rPr>
          <w:i/>
        </w:rPr>
        <w:t>Fecal shedding of zoonotic food-borne pathogens by wild rodents in a major agricultural region of the central California coast.</w:t>
      </w:r>
      <w:r w:rsidRPr="008B3B61">
        <w:t xml:space="preserve"> Appl Environ Microbiol, 2013. </w:t>
      </w:r>
      <w:r w:rsidRPr="008B3B61">
        <w:rPr>
          <w:b/>
        </w:rPr>
        <w:t>79</w:t>
      </w:r>
      <w:r w:rsidRPr="008B3B61">
        <w:t>(20): p. 6337-44.</w:t>
      </w:r>
    </w:p>
    <w:p w14:paraId="3103E90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2.</w:t>
      </w:r>
      <w:r w:rsidRPr="008B3B61">
        <w:tab/>
        <w:t xml:space="preserve">Kilonzo, C., et al., </w:t>
      </w:r>
      <w:r w:rsidRPr="008B3B61">
        <w:rPr>
          <w:i/>
        </w:rPr>
        <w:t>Quantitative Shedding of Multiple Genotypes of Cryptosporidium and Giardia by Deer Mice ( Peromyscus maniculatus ) in a Major Agricultural Region on the California Central Coast.</w:t>
      </w:r>
      <w:r w:rsidRPr="008B3B61">
        <w:t xml:space="preserve"> J Food Prot, 2017. </w:t>
      </w:r>
      <w:r w:rsidRPr="008B3B61">
        <w:rPr>
          <w:b/>
        </w:rPr>
        <w:t>80</w:t>
      </w:r>
      <w:r w:rsidRPr="008B3B61">
        <w:t>(5): p. 819-828.</w:t>
      </w:r>
    </w:p>
    <w:p w14:paraId="51024E2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3.</w:t>
      </w:r>
      <w:r w:rsidRPr="008B3B61">
        <w:tab/>
        <w:t xml:space="preserve">Kinzelman, J., et al., </w:t>
      </w:r>
      <w:r w:rsidRPr="008B3B61">
        <w:rPr>
          <w:i/>
        </w:rPr>
        <w:t>Identification of human enteric pathogens in gull feces at Southwestern Lake Michigan bathing beaches.</w:t>
      </w:r>
      <w:r w:rsidRPr="008B3B61">
        <w:t xml:space="preserve"> Can J Microbiol, 2008. </w:t>
      </w:r>
      <w:r w:rsidRPr="008B3B61">
        <w:rPr>
          <w:b/>
        </w:rPr>
        <w:t>54</w:t>
      </w:r>
      <w:r w:rsidRPr="008B3B61">
        <w:t>(12): p. 1006-15.</w:t>
      </w:r>
    </w:p>
    <w:p w14:paraId="35EA4F1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4.</w:t>
      </w:r>
      <w:r w:rsidRPr="008B3B61">
        <w:tab/>
        <w:t xml:space="preserve">Kirk, J.H., C.A. Holmberg, and J.S. Jeffrey, </w:t>
      </w:r>
      <w:r w:rsidRPr="008B3B61">
        <w:rPr>
          <w:i/>
        </w:rPr>
        <w:t>Prevalence of Salmonella spp in selected birds captured on California dairies.</w:t>
      </w:r>
      <w:r w:rsidRPr="008B3B61">
        <w:t xml:space="preserve"> J Am Vet Med Assoc, 2002. </w:t>
      </w:r>
      <w:r w:rsidRPr="008B3B61">
        <w:rPr>
          <w:b/>
        </w:rPr>
        <w:t>220</w:t>
      </w:r>
      <w:r w:rsidRPr="008B3B61">
        <w:t>(3): p. 359-62.</w:t>
      </w:r>
    </w:p>
    <w:p w14:paraId="3CC44B9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5.</w:t>
      </w:r>
      <w:r w:rsidRPr="008B3B61">
        <w:tab/>
        <w:t xml:space="preserve">Kirkpatrick, C.E. and B.A. Colvin, </w:t>
      </w:r>
      <w:r w:rsidRPr="008B3B61">
        <w:rPr>
          <w:i/>
        </w:rPr>
        <w:t>Salmonella spp. in nestling common barn-owls (Tyto alba) from southwestern New Jersey.</w:t>
      </w:r>
      <w:r w:rsidRPr="008B3B61">
        <w:t xml:space="preserve"> J Wildl Dis, 1986. </w:t>
      </w:r>
      <w:r w:rsidRPr="008B3B61">
        <w:rPr>
          <w:b/>
        </w:rPr>
        <w:t>22</w:t>
      </w:r>
      <w:r w:rsidRPr="008B3B61">
        <w:t>(3): p. 340-3.</w:t>
      </w:r>
    </w:p>
    <w:p w14:paraId="31DADB9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6.</w:t>
      </w:r>
      <w:r w:rsidRPr="008B3B61">
        <w:tab/>
        <w:t xml:space="preserve">Koskey, A.M., et al., </w:t>
      </w:r>
      <w:r w:rsidRPr="008B3B61">
        <w:rPr>
          <w:i/>
        </w:rPr>
        <w:t>Analysis of the gull fecal microbial community reveals the dominance of Catellicoccus marimammalium in relation to culturable Enterococci.</w:t>
      </w:r>
      <w:r w:rsidRPr="008B3B61">
        <w:t xml:space="preserve"> Appl Environ Microbiol, 2014. </w:t>
      </w:r>
      <w:r w:rsidRPr="008B3B61">
        <w:rPr>
          <w:b/>
        </w:rPr>
        <w:t>80</w:t>
      </w:r>
      <w:r w:rsidRPr="008B3B61">
        <w:t>(2): p. 757-65.</w:t>
      </w:r>
    </w:p>
    <w:p w14:paraId="4EE806E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7.</w:t>
      </w:r>
      <w:r w:rsidRPr="008B3B61">
        <w:tab/>
        <w:t xml:space="preserve">Kowalewski, M.M., et al., </w:t>
      </w:r>
      <w:r w:rsidRPr="008B3B61">
        <w:rPr>
          <w:i/>
        </w:rPr>
        <w:t>Black and gold howler monkeys (Alouatta caraya) as sentinels of ecosystem health: patterns of zoonotic protozoa infection relative to degree of human-primate contact.</w:t>
      </w:r>
      <w:r w:rsidRPr="008B3B61">
        <w:t xml:space="preserve"> Am J Primatol, 2011. </w:t>
      </w:r>
      <w:r w:rsidRPr="008B3B61">
        <w:rPr>
          <w:b/>
        </w:rPr>
        <w:t>73</w:t>
      </w:r>
      <w:r w:rsidRPr="008B3B61">
        <w:t>(1): p. 75-83.</w:t>
      </w:r>
    </w:p>
    <w:p w14:paraId="4554476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8.</w:t>
      </w:r>
      <w:r w:rsidRPr="008B3B61">
        <w:tab/>
        <w:t xml:space="preserve">Kullas, H., et al., </w:t>
      </w:r>
      <w:r w:rsidRPr="008B3B61">
        <w:rPr>
          <w:i/>
        </w:rPr>
        <w:t>Prevalence of Escherichia coli serogroups and human virulence factors in faeces of urban Canada geese (Branta canadensis).</w:t>
      </w:r>
      <w:r w:rsidRPr="008B3B61">
        <w:t xml:space="preserve"> Int J Environ Health Res, 2002. </w:t>
      </w:r>
      <w:r w:rsidRPr="008B3B61">
        <w:rPr>
          <w:b/>
        </w:rPr>
        <w:t>12</w:t>
      </w:r>
      <w:r w:rsidRPr="008B3B61">
        <w:t>(2): p. 153-62.</w:t>
      </w:r>
    </w:p>
    <w:p w14:paraId="1BD4B21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09.</w:t>
      </w:r>
      <w:r w:rsidRPr="008B3B61">
        <w:tab/>
        <w:t xml:space="preserve">Kuntz, R.L., et al., </w:t>
      </w:r>
      <w:r w:rsidRPr="008B3B61">
        <w:rPr>
          <w:i/>
        </w:rPr>
        <w:t>Presence of Enterococcus faecalis in broiler litter and wild bird feces for bacterial source tracking.</w:t>
      </w:r>
      <w:r w:rsidRPr="008B3B61">
        <w:t xml:space="preserve"> Water Res, 2004. </w:t>
      </w:r>
      <w:r w:rsidRPr="008B3B61">
        <w:rPr>
          <w:b/>
        </w:rPr>
        <w:t>38</w:t>
      </w:r>
      <w:r w:rsidRPr="008B3B61">
        <w:t>(16): p. 3551-7.</w:t>
      </w:r>
    </w:p>
    <w:p w14:paraId="6F34EA6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0.</w:t>
      </w:r>
      <w:r w:rsidRPr="008B3B61">
        <w:tab/>
        <w:t xml:space="preserve">Lawson, B., et al., </w:t>
      </w:r>
      <w:r w:rsidRPr="008B3B61">
        <w:rPr>
          <w:i/>
        </w:rPr>
        <w:t>Epidemiology of salmonellosis in garden birds in England and Wales, 1993 to 2003.</w:t>
      </w:r>
      <w:r w:rsidRPr="008B3B61">
        <w:t xml:space="preserve"> Ecohealth, 2010. </w:t>
      </w:r>
      <w:r w:rsidRPr="008B3B61">
        <w:rPr>
          <w:b/>
        </w:rPr>
        <w:t>7</w:t>
      </w:r>
      <w:r w:rsidRPr="008B3B61">
        <w:t>(3): p. 294-306.</w:t>
      </w:r>
    </w:p>
    <w:p w14:paraId="2722D41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1.</w:t>
      </w:r>
      <w:r w:rsidRPr="008B3B61">
        <w:tab/>
        <w:t xml:space="preserve">Levesque, B., et al., </w:t>
      </w:r>
      <w:r w:rsidRPr="008B3B61">
        <w:rPr>
          <w:i/>
        </w:rPr>
        <w:t>Impact of the ring-billed gull (Larus delawarensis) on the microbiological quality of recreational water.</w:t>
      </w:r>
      <w:r w:rsidRPr="008B3B61">
        <w:t xml:space="preserve"> Appl Environ Microbiol, 1993. </w:t>
      </w:r>
      <w:r w:rsidRPr="008B3B61">
        <w:rPr>
          <w:b/>
        </w:rPr>
        <w:t>59</w:t>
      </w:r>
      <w:r w:rsidRPr="008B3B61">
        <w:t>(4): p. 1228-30.</w:t>
      </w:r>
    </w:p>
    <w:p w14:paraId="748C893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2.</w:t>
      </w:r>
      <w:r w:rsidRPr="008B3B61">
        <w:tab/>
        <w:t xml:space="preserve">Lévesque, B., et al., </w:t>
      </w:r>
      <w:r w:rsidRPr="008B3B61">
        <w:rPr>
          <w:i/>
        </w:rPr>
        <w:t>Study of the bacterial content of ring-billed gull droppings in relation to recreational water quality.</w:t>
      </w:r>
      <w:r w:rsidRPr="008B3B61">
        <w:t xml:space="preserve"> Water Research, 2000. </w:t>
      </w:r>
      <w:r w:rsidRPr="008B3B61">
        <w:rPr>
          <w:b/>
        </w:rPr>
        <w:t>34</w:t>
      </w:r>
      <w:r w:rsidRPr="008B3B61">
        <w:t>(4): p. 1089-1096.</w:t>
      </w:r>
    </w:p>
    <w:p w14:paraId="10FB631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3.</w:t>
      </w:r>
      <w:r w:rsidRPr="008B3B61">
        <w:tab/>
        <w:t xml:space="preserve">Li, X., et al., </w:t>
      </w:r>
      <w:r w:rsidRPr="008B3B61">
        <w:rPr>
          <w:i/>
        </w:rPr>
        <w:t>Prevalence and Genotypes of Cryptosporidium in Wildlife Populations Co-Located in a Protected Watershed in the Pacific Northwest, 2013 to 2016.</w:t>
      </w:r>
      <w:r w:rsidRPr="008B3B61">
        <w:t xml:space="preserve"> Microorganisms, 2020. </w:t>
      </w:r>
      <w:r w:rsidRPr="008B3B61">
        <w:rPr>
          <w:b/>
        </w:rPr>
        <w:t>8</w:t>
      </w:r>
      <w:r w:rsidRPr="008B3B61">
        <w:t>(6): p. 914.</w:t>
      </w:r>
    </w:p>
    <w:p w14:paraId="2C66654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4.</w:t>
      </w:r>
      <w:r w:rsidRPr="008B3B61">
        <w:tab/>
        <w:t xml:space="preserve">Literak, I., A. Cizek, and M. Honza, </w:t>
      </w:r>
      <w:r w:rsidRPr="008B3B61">
        <w:rPr>
          <w:i/>
        </w:rPr>
        <w:t>Using examinations of young black-headed gulls (Larus ridbvndus) for the detection of Salmonellae in the environment.</w:t>
      </w:r>
      <w:r w:rsidRPr="008B3B61">
        <w:t xml:space="preserve"> Acta Veterinaria Brno, 1992. </w:t>
      </w:r>
      <w:r w:rsidRPr="008B3B61">
        <w:rPr>
          <w:b/>
        </w:rPr>
        <w:t>61</w:t>
      </w:r>
      <w:r w:rsidRPr="008B3B61">
        <w:t>: p. 141-146.</w:t>
      </w:r>
    </w:p>
    <w:p w14:paraId="5E74DBF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5.</w:t>
      </w:r>
      <w:r w:rsidRPr="008B3B61">
        <w:tab/>
        <w:t xml:space="preserve">Lohmus, M. and A. Albihn, </w:t>
      </w:r>
      <w:r w:rsidRPr="008B3B61">
        <w:rPr>
          <w:i/>
        </w:rPr>
        <w:t>Gastrointestinal pathogens in rodents overwintering in human facilities around Uppsala, Sweden.</w:t>
      </w:r>
      <w:r w:rsidRPr="008B3B61">
        <w:t xml:space="preserve"> J Wildl Dis, 2013. </w:t>
      </w:r>
      <w:r w:rsidRPr="008B3B61">
        <w:rPr>
          <w:b/>
        </w:rPr>
        <w:t>49</w:t>
      </w:r>
      <w:r w:rsidRPr="008B3B61">
        <w:t>(3): p. 747-9.</w:t>
      </w:r>
    </w:p>
    <w:p w14:paraId="430AC9A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6.</w:t>
      </w:r>
      <w:r w:rsidRPr="008B3B61">
        <w:tab/>
        <w:t xml:space="preserve">Lowenstein, C., et al., </w:t>
      </w:r>
      <w:r w:rsidRPr="008B3B61">
        <w:rPr>
          <w:i/>
        </w:rPr>
        <w:t>Determinants of Childhood Zoonotic Enteric Infections in a Semirural Community of Quito, Ecuador.</w:t>
      </w:r>
      <w:r w:rsidRPr="008B3B61">
        <w:t xml:space="preserve"> American Journal of Tropical Medicine and Hygiene, 2020. </w:t>
      </w:r>
      <w:r w:rsidRPr="008B3B61">
        <w:rPr>
          <w:b/>
        </w:rPr>
        <w:t>102</w:t>
      </w:r>
      <w:r w:rsidRPr="008B3B61">
        <w:t>(6): p. 1269-1278.</w:t>
      </w:r>
    </w:p>
    <w:p w14:paraId="50F45E9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7.</w:t>
      </w:r>
      <w:r w:rsidRPr="008B3B61">
        <w:tab/>
        <w:t xml:space="preserve">Luechtefeld, N.A., et al., </w:t>
      </w:r>
      <w:r w:rsidRPr="008B3B61">
        <w:rPr>
          <w:i/>
        </w:rPr>
        <w:t>Isolation of Campylobacter fetus subsp. jejuni from migratory waterfowl.</w:t>
      </w:r>
      <w:r w:rsidRPr="008B3B61">
        <w:t xml:space="preserve"> J Clin Microbiol, 1980. </w:t>
      </w:r>
      <w:r w:rsidRPr="008B3B61">
        <w:rPr>
          <w:b/>
        </w:rPr>
        <w:t>12</w:t>
      </w:r>
      <w:r w:rsidRPr="008B3B61">
        <w:t>(3): p. 406-8.</w:t>
      </w:r>
    </w:p>
    <w:p w14:paraId="7CAF354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8.</w:t>
      </w:r>
      <w:r w:rsidRPr="008B3B61">
        <w:tab/>
        <w:t xml:space="preserve">Maeda, Y., et al., </w:t>
      </w:r>
      <w:r w:rsidRPr="008B3B61">
        <w:rPr>
          <w:i/>
        </w:rPr>
        <w:t>An occurrence of salmonella infection in cranes at the Izumi Plains, Japan.</w:t>
      </w:r>
      <w:r w:rsidRPr="008B3B61">
        <w:t xml:space="preserve"> J Vet Med Sci, 2001. </w:t>
      </w:r>
      <w:r w:rsidRPr="008B3B61">
        <w:rPr>
          <w:b/>
        </w:rPr>
        <w:t>63</w:t>
      </w:r>
      <w:r w:rsidRPr="008B3B61">
        <w:t>(8): p. 943-4.</w:t>
      </w:r>
    </w:p>
    <w:p w14:paraId="1A17ED2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19.</w:t>
      </w:r>
      <w:r w:rsidRPr="008B3B61">
        <w:tab/>
        <w:t xml:space="preserve">Marrow, J., et al., </w:t>
      </w:r>
      <w:r w:rsidRPr="008B3B61">
        <w:rPr>
          <w:i/>
        </w:rPr>
        <w:t>Prevalence and antibiotic-resistance characteristics of Enterococcus spp. Isolated from free-living and captive raptors in Central Illinois.</w:t>
      </w:r>
      <w:r w:rsidRPr="008B3B61">
        <w:t xml:space="preserve"> J Wildl Dis, 2009. </w:t>
      </w:r>
      <w:r w:rsidRPr="008B3B61">
        <w:rPr>
          <w:b/>
        </w:rPr>
        <w:t>45</w:t>
      </w:r>
      <w:r w:rsidRPr="008B3B61">
        <w:t>(2): p. 302-13.</w:t>
      </w:r>
    </w:p>
    <w:p w14:paraId="052F793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0.</w:t>
      </w:r>
      <w:r w:rsidRPr="008B3B61">
        <w:tab/>
        <w:t xml:space="preserve">Masuda, A., et al., </w:t>
      </w:r>
      <w:r w:rsidRPr="008B3B61">
        <w:rPr>
          <w:i/>
        </w:rPr>
        <w:t>Prevalence and Molecular Characterization of the Zoonotic Enteric Protozoans Cryptosporidium spp., Enterocytozoon bieneusi, and Blastocystis from Pallas's Squirrels (Callosciurus erythraeus) in Kanagawa Prefecture, Japan.</w:t>
      </w:r>
      <w:r w:rsidRPr="008B3B61">
        <w:t xml:space="preserve"> Microbiol Spectr, 2021. </w:t>
      </w:r>
      <w:r w:rsidRPr="008B3B61">
        <w:rPr>
          <w:b/>
        </w:rPr>
        <w:t>9</w:t>
      </w:r>
      <w:r w:rsidRPr="008B3B61">
        <w:t>(3): p. e0099021.</w:t>
      </w:r>
    </w:p>
    <w:p w14:paraId="02F2D1B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1.</w:t>
      </w:r>
      <w:r w:rsidRPr="008B3B61">
        <w:tab/>
        <w:t xml:space="preserve">McGlade, T.R., et al., </w:t>
      </w:r>
      <w:r w:rsidRPr="008B3B61">
        <w:rPr>
          <w:i/>
        </w:rPr>
        <w:t>Gastrointestinal parasites of domestic cats in Perth, Western Australia.</w:t>
      </w:r>
      <w:r w:rsidRPr="008B3B61">
        <w:t xml:space="preserve"> Vet Parasitol, 2003. </w:t>
      </w:r>
      <w:r w:rsidRPr="008B3B61">
        <w:rPr>
          <w:b/>
        </w:rPr>
        <w:t>117</w:t>
      </w:r>
      <w:r w:rsidRPr="008B3B61">
        <w:t>(4): p. 251-62.</w:t>
      </w:r>
    </w:p>
    <w:p w14:paraId="7B05ABD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2.</w:t>
      </w:r>
      <w:r w:rsidRPr="008B3B61">
        <w:tab/>
        <w:t xml:space="preserve">McReynolds, C.A., et al., </w:t>
      </w:r>
      <w:r w:rsidRPr="008B3B61">
        <w:rPr>
          <w:i/>
        </w:rPr>
        <w:t>Regional seroprevalence of Cryptosporidium parvum-specific IgG of cats in the United States.</w:t>
      </w:r>
      <w:r w:rsidRPr="008B3B61">
        <w:t xml:space="preserve"> Veterinary Parasitology, 1999. </w:t>
      </w:r>
      <w:r w:rsidRPr="008B3B61">
        <w:rPr>
          <w:b/>
        </w:rPr>
        <w:t>80</w:t>
      </w:r>
      <w:r w:rsidRPr="008B3B61">
        <w:t>(3): p. 187-195.</w:t>
      </w:r>
    </w:p>
    <w:p w14:paraId="37E2B00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3.</w:t>
      </w:r>
      <w:r w:rsidRPr="008B3B61">
        <w:tab/>
        <w:t xml:space="preserve">Medema, G.J., </w:t>
      </w:r>
      <w:r w:rsidRPr="008B3B61">
        <w:rPr>
          <w:i/>
        </w:rPr>
        <w:t>Cryptosporidium and Giardia: new challenges to the water industry</w:t>
      </w:r>
      <w:r w:rsidRPr="008B3B61">
        <w:t>. 1999, Universiteit Utrecht: Amsterdam.</w:t>
      </w:r>
    </w:p>
    <w:p w14:paraId="5AEA92E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4.</w:t>
      </w:r>
      <w:r w:rsidRPr="008B3B61">
        <w:tab/>
        <w:t xml:space="preserve">Medhanie, G.A., et al., </w:t>
      </w:r>
      <w:r w:rsidRPr="008B3B61">
        <w:rPr>
          <w:i/>
        </w:rPr>
        <w:t>A longitudinal study of feed contamination by European starling excreta in Ohio dairy farms (2007-2008).</w:t>
      </w:r>
      <w:r w:rsidRPr="008B3B61">
        <w:t xml:space="preserve"> J Dairy Sci, 2014. </w:t>
      </w:r>
      <w:r w:rsidRPr="008B3B61">
        <w:rPr>
          <w:b/>
        </w:rPr>
        <w:t>97</w:t>
      </w:r>
      <w:r w:rsidRPr="008B3B61">
        <w:t>(8): p. 5230-8.</w:t>
      </w:r>
    </w:p>
    <w:p w14:paraId="04C9C02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5.</w:t>
      </w:r>
      <w:r w:rsidRPr="008B3B61">
        <w:tab/>
        <w:t xml:space="preserve">Medkour, H., et al., </w:t>
      </w:r>
      <w:r w:rsidRPr="008B3B61">
        <w:rPr>
          <w:i/>
        </w:rPr>
        <w:t>Bacterial Infections in Humans and Nonhuman Primates from Africa: Expanding the Knowledge.</w:t>
      </w:r>
      <w:r w:rsidRPr="008B3B61">
        <w:t xml:space="preserve"> Yale Journal of Biology and Medicine, 2021. </w:t>
      </w:r>
      <w:r w:rsidRPr="008B3B61">
        <w:rPr>
          <w:b/>
        </w:rPr>
        <w:t>94</w:t>
      </w:r>
      <w:r w:rsidRPr="008B3B61">
        <w:t>(2): p. 227-248.</w:t>
      </w:r>
    </w:p>
    <w:p w14:paraId="177D797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6.</w:t>
      </w:r>
      <w:r w:rsidRPr="008B3B61">
        <w:tab/>
        <w:t xml:space="preserve">Medley, S.E., </w:t>
      </w:r>
      <w:r w:rsidRPr="008B3B61">
        <w:rPr>
          <w:i/>
        </w:rPr>
        <w:t>Evaluating Campylobacter spp at the human-wildlife interface</w:t>
      </w:r>
      <w:r w:rsidRPr="008B3B61">
        <w:t>. 2019, Virginia Tech. p. 87.</w:t>
      </w:r>
    </w:p>
    <w:p w14:paraId="061D088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7.</w:t>
      </w:r>
      <w:r w:rsidRPr="008B3B61">
        <w:tab/>
        <w:t xml:space="preserve">Meteyer, C.U., et al., </w:t>
      </w:r>
      <w:r w:rsidRPr="008B3B61">
        <w:rPr>
          <w:i/>
        </w:rPr>
        <w:t>Diagnostic Findings in the 1992 Epornitic of Neurotropic Velogenic Newcastle Disease in Double-Crested Cormorants from the Upper Midwestern United States.</w:t>
      </w:r>
      <w:r w:rsidRPr="008B3B61">
        <w:t xml:space="preserve"> Avian Diseases, 1997. </w:t>
      </w:r>
      <w:r w:rsidRPr="008B3B61">
        <w:rPr>
          <w:b/>
        </w:rPr>
        <w:t>41</w:t>
      </w:r>
      <w:r w:rsidRPr="008B3B61">
        <w:t>(1).</w:t>
      </w:r>
    </w:p>
    <w:p w14:paraId="1D260CE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8.</w:t>
      </w:r>
      <w:r w:rsidRPr="008B3B61">
        <w:tab/>
        <w:t xml:space="preserve">Middleton, J.H. and A. Ambrose, </w:t>
      </w:r>
      <w:r w:rsidRPr="008B3B61">
        <w:rPr>
          <w:i/>
        </w:rPr>
        <w:t>Enumeration and antibiotic resistance patterns of fecal indicator organisms isolated from migratory Canada geese (Branta canadensis).</w:t>
      </w:r>
      <w:r w:rsidRPr="008B3B61">
        <w:t xml:space="preserve"> J Wildl Dis, 2005. </w:t>
      </w:r>
      <w:r w:rsidRPr="008B3B61">
        <w:rPr>
          <w:b/>
        </w:rPr>
        <w:t>41</w:t>
      </w:r>
      <w:r w:rsidRPr="008B3B61">
        <w:t>(2): p. 334-41.</w:t>
      </w:r>
    </w:p>
    <w:p w14:paraId="791D597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29.</w:t>
      </w:r>
      <w:r w:rsidRPr="008B3B61">
        <w:tab/>
        <w:t xml:space="preserve">Mikaelian, I., et al., </w:t>
      </w:r>
      <w:r w:rsidRPr="008B3B61">
        <w:rPr>
          <w:i/>
        </w:rPr>
        <w:t>Salmonella infection in wild birds from Quebec.</w:t>
      </w:r>
      <w:r w:rsidRPr="008B3B61">
        <w:t xml:space="preserve"> Can Vet J, 1997. </w:t>
      </w:r>
      <w:r w:rsidRPr="008B3B61">
        <w:rPr>
          <w:b/>
        </w:rPr>
        <w:t>38</w:t>
      </w:r>
      <w:r w:rsidRPr="008B3B61">
        <w:t>(6): p. 385.</w:t>
      </w:r>
    </w:p>
    <w:p w14:paraId="7AD32BB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0.</w:t>
      </w:r>
      <w:r w:rsidRPr="008B3B61">
        <w:tab/>
        <w:t xml:space="preserve">Mirzaie, S., M. Hassanzadeh, and I. Ashrafi, </w:t>
      </w:r>
      <w:r w:rsidRPr="008B3B61">
        <w:rPr>
          <w:i/>
        </w:rPr>
        <w:t>Identification and characterization of Salmonella isolates from captured house sparrows.</w:t>
      </w:r>
      <w:r w:rsidRPr="008B3B61">
        <w:t xml:space="preserve"> Turkish Journal of Veterinary &amp; Animal Sciences, 2010. </w:t>
      </w:r>
      <w:r w:rsidRPr="008B3B61">
        <w:rPr>
          <w:b/>
        </w:rPr>
        <w:t>34</w:t>
      </w:r>
      <w:r w:rsidRPr="008B3B61">
        <w:t>(2): p. 181-186.</w:t>
      </w:r>
    </w:p>
    <w:p w14:paraId="67134B9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1.</w:t>
      </w:r>
      <w:r w:rsidRPr="008B3B61">
        <w:tab/>
        <w:t xml:space="preserve">Mitchell, T.R. and T. Ridgwell, </w:t>
      </w:r>
      <w:r w:rsidRPr="008B3B61">
        <w:rPr>
          <w:i/>
        </w:rPr>
        <w:t>The frequency of salmonellae in wild ducks.</w:t>
      </w:r>
      <w:r w:rsidRPr="008B3B61">
        <w:t xml:space="preserve"> J Med Microbiol, 1971. </w:t>
      </w:r>
      <w:r w:rsidRPr="008B3B61">
        <w:rPr>
          <w:b/>
        </w:rPr>
        <w:t>4</w:t>
      </w:r>
      <w:r w:rsidRPr="008B3B61">
        <w:t>(3): p. 359-61.</w:t>
      </w:r>
    </w:p>
    <w:p w14:paraId="0B69A40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2.</w:t>
      </w:r>
      <w:r w:rsidRPr="008B3B61">
        <w:tab/>
        <w:t xml:space="preserve">Monaghan, P., et al., </w:t>
      </w:r>
      <w:r w:rsidRPr="008B3B61">
        <w:rPr>
          <w:i/>
        </w:rPr>
        <w:t>Salmonella Carriage By Herring Gulls in the Clyde Area of Scotland in Relation to Their Feeding Ecology.</w:t>
      </w:r>
      <w:r w:rsidRPr="008B3B61">
        <w:t xml:space="preserve"> The Journal of Applied Ecology, 1985. </w:t>
      </w:r>
      <w:r w:rsidRPr="008B3B61">
        <w:rPr>
          <w:b/>
        </w:rPr>
        <w:t>22</w:t>
      </w:r>
      <w:r w:rsidRPr="008B3B61">
        <w:t>(3).</w:t>
      </w:r>
    </w:p>
    <w:p w14:paraId="47E43AB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3.</w:t>
      </w:r>
      <w:r w:rsidRPr="008B3B61">
        <w:tab/>
        <w:t xml:space="preserve">Montecino-Latorre, D., et al., </w:t>
      </w:r>
      <w:r w:rsidRPr="008B3B61">
        <w:rPr>
          <w:i/>
        </w:rPr>
        <w:t>Elevation and vegetation determine Cryptosporidium oocyst shedding by yellow-bellied marmots (Marmota flaviventris) in the Sierra Nevada Mountains.</w:t>
      </w:r>
      <w:r w:rsidRPr="008B3B61">
        <w:t xml:space="preserve"> Int J Parasitol Parasites Wildl, 2015. </w:t>
      </w:r>
      <w:r w:rsidRPr="008B3B61">
        <w:rPr>
          <w:b/>
        </w:rPr>
        <w:t>4</w:t>
      </w:r>
      <w:r w:rsidRPr="008B3B61">
        <w:t>(2): p. 171-7.</w:t>
      </w:r>
    </w:p>
    <w:p w14:paraId="7172397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4.</w:t>
      </w:r>
      <w:r w:rsidRPr="008B3B61">
        <w:tab/>
        <w:t xml:space="preserve">Moore, J.E., et al., </w:t>
      </w:r>
      <w:r w:rsidRPr="008B3B61">
        <w:rPr>
          <w:i/>
        </w:rPr>
        <w:t>Occurrence of Campylobacter spp. and Cryptosporidium spp. in seagulls (Larus spp.).</w:t>
      </w:r>
      <w:r w:rsidRPr="008B3B61">
        <w:t xml:space="preserve"> Vector Borne Zoonotic Dis, 2002. </w:t>
      </w:r>
      <w:r w:rsidRPr="008B3B61">
        <w:rPr>
          <w:b/>
        </w:rPr>
        <w:t>2</w:t>
      </w:r>
      <w:r w:rsidRPr="008B3B61">
        <w:t>(2): p. 111-4.</w:t>
      </w:r>
    </w:p>
    <w:p w14:paraId="7FDC381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5.</w:t>
      </w:r>
      <w:r w:rsidRPr="008B3B61">
        <w:tab/>
        <w:t xml:space="preserve">Morabito, S., et al., </w:t>
      </w:r>
      <w:r w:rsidRPr="008B3B61">
        <w:rPr>
          <w:i/>
        </w:rPr>
        <w:t>Detection and characterization of Shiga toxin-producing Escherichia coli in feral pigeons.</w:t>
      </w:r>
      <w:r w:rsidRPr="008B3B61">
        <w:t xml:space="preserve"> Veterinary Microbiology, 2001. </w:t>
      </w:r>
      <w:r w:rsidRPr="008B3B61">
        <w:rPr>
          <w:b/>
        </w:rPr>
        <w:t>82</w:t>
      </w:r>
      <w:r w:rsidRPr="008B3B61">
        <w:t>(3): p. 275-283.</w:t>
      </w:r>
    </w:p>
    <w:p w14:paraId="403E08D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6.</w:t>
      </w:r>
      <w:r w:rsidRPr="008B3B61">
        <w:tab/>
        <w:t xml:space="preserve">Morishita, T.Y., et al., </w:t>
      </w:r>
      <w:r w:rsidRPr="008B3B61">
        <w:rPr>
          <w:i/>
        </w:rPr>
        <w:t>Survey of Pathogens and Blood Parasites in Free-Living Passerines.</w:t>
      </w:r>
      <w:r w:rsidRPr="008B3B61">
        <w:t xml:space="preserve"> Avian Diseases, 1999. </w:t>
      </w:r>
      <w:r w:rsidRPr="008B3B61">
        <w:rPr>
          <w:b/>
        </w:rPr>
        <w:t>43</w:t>
      </w:r>
      <w:r w:rsidRPr="008B3B61">
        <w:t>(3).</w:t>
      </w:r>
    </w:p>
    <w:p w14:paraId="674A52B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7.</w:t>
      </w:r>
      <w:r w:rsidRPr="008B3B61">
        <w:tab/>
        <w:t xml:space="preserve">Moser, I., et al., </w:t>
      </w:r>
      <w:r w:rsidRPr="008B3B61">
        <w:rPr>
          <w:i/>
        </w:rPr>
        <w:t>Genomic heterogeneity and O-antigenic diversity of Campylobacter upsaliensis and Campylobacter helveticus strains isolated from dogs and cats in Germany.</w:t>
      </w:r>
      <w:r w:rsidRPr="008B3B61">
        <w:t xml:space="preserve"> J Clin Microbiol, 2001. </w:t>
      </w:r>
      <w:r w:rsidRPr="008B3B61">
        <w:rPr>
          <w:b/>
        </w:rPr>
        <w:t>39</w:t>
      </w:r>
      <w:r w:rsidRPr="008B3B61">
        <w:t>(7): p. 2548-57.</w:t>
      </w:r>
    </w:p>
    <w:p w14:paraId="49FD5BF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8.</w:t>
      </w:r>
      <w:r w:rsidRPr="008B3B61">
        <w:tab/>
        <w:t xml:space="preserve">Muniesa, M., J. Jofre, and F. Lucena, </w:t>
      </w:r>
      <w:r w:rsidRPr="008B3B61">
        <w:rPr>
          <w:i/>
        </w:rPr>
        <w:t>Occurrence and numbers of bacteriophages and bacterial indicators in faeces of yellow-legged seagull (Larus cachinnans).</w:t>
      </w:r>
      <w:r w:rsidRPr="008B3B61">
        <w:t xml:space="preserve"> Lett Appl Microbiol, 1999. </w:t>
      </w:r>
      <w:r w:rsidRPr="008B3B61">
        <w:rPr>
          <w:b/>
        </w:rPr>
        <w:t>29</w:t>
      </w:r>
      <w:r w:rsidRPr="008B3B61">
        <w:t>(6): p. 421-3.</w:t>
      </w:r>
    </w:p>
    <w:p w14:paraId="5D4E79C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39.</w:t>
      </w:r>
      <w:r w:rsidRPr="008B3B61">
        <w:tab/>
        <w:t xml:space="preserve">Murphy, J., et al., </w:t>
      </w:r>
      <w:r w:rsidRPr="008B3B61">
        <w:rPr>
          <w:i/>
        </w:rPr>
        <w:t>Genotypic characterization of bacteria cultured from duck faeces.</w:t>
      </w:r>
      <w:r w:rsidRPr="008B3B61">
        <w:t xml:space="preserve"> J Appl Microbiol, 2005. </w:t>
      </w:r>
      <w:r w:rsidRPr="008B3B61">
        <w:rPr>
          <w:b/>
        </w:rPr>
        <w:t>99</w:t>
      </w:r>
      <w:r w:rsidRPr="008B3B61">
        <w:t>(2): p. 301-9.</w:t>
      </w:r>
    </w:p>
    <w:p w14:paraId="36982AB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0.</w:t>
      </w:r>
      <w:r w:rsidRPr="008B3B61">
        <w:tab/>
        <w:t xml:space="preserve">Murray, M.H., et al., </w:t>
      </w:r>
      <w:r w:rsidRPr="008B3B61">
        <w:rPr>
          <w:i/>
        </w:rPr>
        <w:t>Site Fidelity is Associated with Food Provisioning and Salmonella in an Urban Wading Bird.</w:t>
      </w:r>
      <w:r w:rsidRPr="008B3B61">
        <w:t xml:space="preserve"> Ecohealth, 2021.</w:t>
      </w:r>
    </w:p>
    <w:p w14:paraId="7932B62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1.</w:t>
      </w:r>
      <w:r w:rsidRPr="008B3B61">
        <w:tab/>
        <w:t xml:space="preserve">Navarro, J., et al., </w:t>
      </w:r>
      <w:r w:rsidRPr="008B3B61">
        <w:rPr>
          <w:i/>
        </w:rPr>
        <w:t>Pathogen transmission risk by opportunistic gulls moving across human landscapes.</w:t>
      </w:r>
      <w:r w:rsidRPr="008B3B61">
        <w:t xml:space="preserve"> Sci Rep, 2019. </w:t>
      </w:r>
      <w:r w:rsidRPr="008B3B61">
        <w:rPr>
          <w:b/>
        </w:rPr>
        <w:t>9</w:t>
      </w:r>
      <w:r w:rsidRPr="008B3B61">
        <w:t>(1): p. 10659.</w:t>
      </w:r>
    </w:p>
    <w:p w14:paraId="5330AED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2.</w:t>
      </w:r>
      <w:r w:rsidRPr="008B3B61">
        <w:tab/>
        <w:t xml:space="preserve">Navarro-Gonzalez, N., et al., </w:t>
      </w:r>
      <w:r w:rsidRPr="008B3B61">
        <w:rPr>
          <w:i/>
        </w:rPr>
        <w:t>Carriage and Subtypes of Foodborne Pathogens Identified in Wild Birds Residing near Agricultural Lands in California: a Repeated Cross-Sectional Study.</w:t>
      </w:r>
      <w:r w:rsidRPr="008B3B61">
        <w:t xml:space="preserve"> Applied and Environmental Microbiology, 2020. </w:t>
      </w:r>
      <w:r w:rsidRPr="008B3B61">
        <w:rPr>
          <w:b/>
        </w:rPr>
        <w:t>86</w:t>
      </w:r>
      <w:r w:rsidRPr="008B3B61">
        <w:t>(3).</w:t>
      </w:r>
    </w:p>
    <w:p w14:paraId="36B3B7A5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3.</w:t>
      </w:r>
      <w:r w:rsidRPr="008B3B61">
        <w:tab/>
        <w:t xml:space="preserve">Nielsen, E.M., et al., </w:t>
      </w:r>
      <w:r w:rsidRPr="008B3B61">
        <w:rPr>
          <w:i/>
        </w:rPr>
        <w:t>Verocytotoxin-producing Escherichia coli in wild birds and rodents in close proximity to farms.</w:t>
      </w:r>
      <w:r w:rsidRPr="008B3B61">
        <w:t xml:space="preserve"> Appl Environ Microbiol, 2004. </w:t>
      </w:r>
      <w:r w:rsidRPr="008B3B61">
        <w:rPr>
          <w:b/>
        </w:rPr>
        <w:t>70</w:t>
      </w:r>
      <w:r w:rsidRPr="008B3B61">
        <w:t>(11): p. 6944-7.</w:t>
      </w:r>
    </w:p>
    <w:p w14:paraId="3E836CF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4.</w:t>
      </w:r>
      <w:r w:rsidRPr="008B3B61">
        <w:tab/>
        <w:t xml:space="preserve">Oates, S.C., et al., </w:t>
      </w:r>
      <w:r w:rsidRPr="008B3B61">
        <w:rPr>
          <w:i/>
        </w:rPr>
        <w:t>Epidemiology and Potential Land-Sea Transfer of Enteric Bacteria from Terrestrial to Marine Species in the Monterey Bay Region of California.</w:t>
      </w:r>
      <w:r w:rsidRPr="008B3B61">
        <w:t xml:space="preserve"> Journal of Wildlife Diseases, 2012. </w:t>
      </w:r>
      <w:r w:rsidRPr="008B3B61">
        <w:rPr>
          <w:b/>
        </w:rPr>
        <w:t>48</w:t>
      </w:r>
      <w:r w:rsidRPr="008B3B61">
        <w:t>(3): p. 654-668.</w:t>
      </w:r>
    </w:p>
    <w:p w14:paraId="7AD346F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5.</w:t>
      </w:r>
      <w:r w:rsidRPr="008B3B61">
        <w:tab/>
        <w:t xml:space="preserve">Obiri-Danso, K. and K. Jones, </w:t>
      </w:r>
      <w:r w:rsidRPr="008B3B61">
        <w:rPr>
          <w:i/>
        </w:rPr>
        <w:t>Distribution and seasonality of microbial indicators and thermophilic campylobacters in two freshwater bathing sites on the River Lune in northwest England.</w:t>
      </w:r>
      <w:r w:rsidRPr="008B3B61">
        <w:t xml:space="preserve"> J Appl Microbiol, 1999. </w:t>
      </w:r>
      <w:r w:rsidRPr="008B3B61">
        <w:rPr>
          <w:b/>
        </w:rPr>
        <w:t>87</w:t>
      </w:r>
      <w:r w:rsidRPr="008B3B61">
        <w:t>(6): p. 822-32.</w:t>
      </w:r>
    </w:p>
    <w:p w14:paraId="72CF818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6.</w:t>
      </w:r>
      <w:r w:rsidRPr="008B3B61">
        <w:tab/>
        <w:t xml:space="preserve">Ogden, I.D., et al., </w:t>
      </w:r>
      <w:r w:rsidRPr="008B3B61">
        <w:rPr>
          <w:i/>
        </w:rPr>
        <w:t>Campylobacter excreted into the environment by animal sources: prevalence, concentration shed, and host association.</w:t>
      </w:r>
      <w:r w:rsidRPr="008B3B61">
        <w:t xml:space="preserve"> Foodborne Pathog Dis, 2009. </w:t>
      </w:r>
      <w:r w:rsidRPr="008B3B61">
        <w:rPr>
          <w:b/>
        </w:rPr>
        <w:t>6</w:t>
      </w:r>
      <w:r w:rsidRPr="008B3B61">
        <w:t>(10): p. 1161-70.</w:t>
      </w:r>
    </w:p>
    <w:p w14:paraId="0CD7384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7.</w:t>
      </w:r>
      <w:r w:rsidRPr="008B3B61">
        <w:tab/>
        <w:t xml:space="preserve">Ojo, O.E., et al., </w:t>
      </w:r>
      <w:r w:rsidRPr="008B3B61">
        <w:rPr>
          <w:i/>
        </w:rPr>
        <w:t>Prevalence and antimicrobial resistance of &lt;em&gt;Salmonella&lt;/em&gt; and &lt;em&gt;Yersinia&lt;/em&gt; in the feces of hunted wildlife in Abeokuta, Nigeria.</w:t>
      </w:r>
      <w:r w:rsidRPr="008B3B61">
        <w:t xml:space="preserve"> Revue d’élevage et de médecine vétérinaire des pays tropicaux, 2019. </w:t>
      </w:r>
      <w:r w:rsidRPr="008B3B61">
        <w:rPr>
          <w:b/>
        </w:rPr>
        <w:t>72</w:t>
      </w:r>
      <w:r w:rsidRPr="008B3B61">
        <w:t>(4): p. 141-146.</w:t>
      </w:r>
    </w:p>
    <w:p w14:paraId="2E4AF2E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8.</w:t>
      </w:r>
      <w:r w:rsidRPr="008B3B61">
        <w:tab/>
        <w:t xml:space="preserve">Oosterom, J., </w:t>
      </w:r>
      <w:r w:rsidRPr="008B3B61">
        <w:rPr>
          <w:i/>
        </w:rPr>
        <w:t>Epidemiological studies on Salmonella and Campylobacter jejuni.</w:t>
      </w:r>
      <w:r w:rsidRPr="008B3B61">
        <w:t xml:space="preserve"> Vet Q, 1987. </w:t>
      </w:r>
      <w:r w:rsidRPr="008B3B61">
        <w:rPr>
          <w:b/>
        </w:rPr>
        <w:t>9</w:t>
      </w:r>
      <w:r w:rsidRPr="008B3B61">
        <w:t>(4): p. 348-55.</w:t>
      </w:r>
    </w:p>
    <w:p w14:paraId="5AD229E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49.</w:t>
      </w:r>
      <w:r w:rsidRPr="008B3B61">
        <w:tab/>
        <w:t xml:space="preserve">Pacha, R.E., et al., </w:t>
      </w:r>
      <w:r w:rsidRPr="008B3B61">
        <w:rPr>
          <w:i/>
        </w:rPr>
        <w:t>Migratory birds of central Washington as reservoirs of Campylobacter jejuni.</w:t>
      </w:r>
      <w:r w:rsidRPr="008B3B61">
        <w:t xml:space="preserve"> Can J Microbiol, 1988. </w:t>
      </w:r>
      <w:r w:rsidRPr="008B3B61">
        <w:rPr>
          <w:b/>
        </w:rPr>
        <w:t>34</w:t>
      </w:r>
      <w:r w:rsidRPr="008B3B61">
        <w:t>(1): p. 80-2.</w:t>
      </w:r>
    </w:p>
    <w:p w14:paraId="3C1681B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0.</w:t>
      </w:r>
      <w:r w:rsidRPr="008B3B61">
        <w:tab/>
        <w:t xml:space="preserve">Palmgren, H., et al., </w:t>
      </w:r>
      <w:r w:rsidRPr="008B3B61">
        <w:rPr>
          <w:i/>
        </w:rPr>
        <w:t>Enteropathogenic bacteria in migrating birds arriving in Sweden.</w:t>
      </w:r>
      <w:r w:rsidRPr="008B3B61">
        <w:t xml:space="preserve"> Scand J Infect Dis, 1997. </w:t>
      </w:r>
      <w:r w:rsidRPr="008B3B61">
        <w:rPr>
          <w:b/>
        </w:rPr>
        <w:t>29</w:t>
      </w:r>
      <w:r w:rsidRPr="008B3B61">
        <w:t>(6): p. 565-8.</w:t>
      </w:r>
    </w:p>
    <w:p w14:paraId="2561C1A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1.</w:t>
      </w:r>
      <w:r w:rsidRPr="008B3B61">
        <w:tab/>
        <w:t xml:space="preserve">Palmgren, H., et al., </w:t>
      </w:r>
      <w:r w:rsidRPr="008B3B61">
        <w:rPr>
          <w:i/>
        </w:rPr>
        <w:t>Salmonella in sub-Antarctica: low heterogeneity in Salmonella serotypes in South Georgian seals and birds.</w:t>
      </w:r>
      <w:r w:rsidRPr="008B3B61">
        <w:t xml:space="preserve"> Epidemiol Infect, 2000. </w:t>
      </w:r>
      <w:r w:rsidRPr="008B3B61">
        <w:rPr>
          <w:b/>
        </w:rPr>
        <w:t>125</w:t>
      </w:r>
      <w:r w:rsidRPr="008B3B61">
        <w:t>(2): p. 257-62.</w:t>
      </w:r>
    </w:p>
    <w:p w14:paraId="2C20F4F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2.</w:t>
      </w:r>
      <w:r w:rsidRPr="008B3B61">
        <w:tab/>
        <w:t xml:space="preserve">Palmgren, H., et al., </w:t>
      </w:r>
      <w:r w:rsidRPr="008B3B61">
        <w:rPr>
          <w:i/>
        </w:rPr>
        <w:t>Salmonella Amager, Campylobacter jejuni, and urease-positive thermophilic Campylobacter found in free-flying peregrine falcons (Falco peregrinus) in Sweden.</w:t>
      </w:r>
      <w:r w:rsidRPr="008B3B61">
        <w:t xml:space="preserve"> J Wildl Dis, 2004. </w:t>
      </w:r>
      <w:r w:rsidRPr="008B3B61">
        <w:rPr>
          <w:b/>
        </w:rPr>
        <w:t>40</w:t>
      </w:r>
      <w:r w:rsidRPr="008B3B61">
        <w:t>(3): p. 583-7.</w:t>
      </w:r>
    </w:p>
    <w:p w14:paraId="3D77C65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3.</w:t>
      </w:r>
      <w:r w:rsidRPr="008B3B61">
        <w:tab/>
        <w:t xml:space="preserve">Palmgren, H., et al., </w:t>
      </w:r>
      <w:r w:rsidRPr="008B3B61">
        <w:rPr>
          <w:i/>
        </w:rPr>
        <w:t>Salmonella in Black-headed gulls ( Larus ridibundus); prevalence, genotypes and influence on Salmonella epidemiology.</w:t>
      </w:r>
      <w:r w:rsidRPr="008B3B61">
        <w:t xml:space="preserve"> Epidemiol Infect, 2006. </w:t>
      </w:r>
      <w:r w:rsidRPr="008B3B61">
        <w:rPr>
          <w:b/>
        </w:rPr>
        <w:t>134</w:t>
      </w:r>
      <w:r w:rsidRPr="008B3B61">
        <w:t>(3): p. 635-44.</w:t>
      </w:r>
    </w:p>
    <w:p w14:paraId="6501E85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4.</w:t>
      </w:r>
      <w:r w:rsidRPr="008B3B61">
        <w:tab/>
        <w:t xml:space="preserve">Pao, S., et al., </w:t>
      </w:r>
      <w:r w:rsidRPr="008B3B61">
        <w:rPr>
          <w:i/>
        </w:rPr>
        <w:t>Prevalence and molecular analyses of Campylobacter jejuni and Salmonella spp. in co-grazing small ruminants and wild-living birds.</w:t>
      </w:r>
      <w:r w:rsidRPr="008B3B61">
        <w:t xml:space="preserve"> Livestock Science, 2014. </w:t>
      </w:r>
      <w:r w:rsidRPr="008B3B61">
        <w:rPr>
          <w:b/>
        </w:rPr>
        <w:t>160</w:t>
      </w:r>
      <w:r w:rsidRPr="008B3B61">
        <w:t>: p. 163-171.</w:t>
      </w:r>
    </w:p>
    <w:p w14:paraId="1A4F027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5.</w:t>
      </w:r>
      <w:r w:rsidRPr="008B3B61">
        <w:tab/>
        <w:t xml:space="preserve">Pearson, H.E., et al., </w:t>
      </w:r>
      <w:r w:rsidRPr="008B3B61">
        <w:rPr>
          <w:i/>
        </w:rPr>
        <w:t>Pathogen Presence in European Starlings Inhabiting Commercial Piggeries in South Australia.</w:t>
      </w:r>
      <w:r w:rsidRPr="008B3B61">
        <w:t xml:space="preserve"> Avian Dis, 2016. </w:t>
      </w:r>
      <w:r w:rsidRPr="008B3B61">
        <w:rPr>
          <w:b/>
        </w:rPr>
        <w:t>60</w:t>
      </w:r>
      <w:r w:rsidRPr="008B3B61">
        <w:t>(2): p. 430-6.</w:t>
      </w:r>
    </w:p>
    <w:p w14:paraId="54F5331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6.</w:t>
      </w:r>
      <w:r w:rsidRPr="008B3B61">
        <w:tab/>
        <w:t xml:space="preserve">Pennycott, T.W., et al., </w:t>
      </w:r>
      <w:r w:rsidRPr="008B3B61">
        <w:rPr>
          <w:i/>
        </w:rPr>
        <w:t>Causes of death of wild birds of the family Fringillidae in Britain.</w:t>
      </w:r>
      <w:r w:rsidRPr="008B3B61">
        <w:t xml:space="preserve"> Vet Rec, 1998. </w:t>
      </w:r>
      <w:r w:rsidRPr="008B3B61">
        <w:rPr>
          <w:b/>
        </w:rPr>
        <w:t>143</w:t>
      </w:r>
      <w:r w:rsidRPr="008B3B61">
        <w:t>(6): p. 155-8.</w:t>
      </w:r>
    </w:p>
    <w:p w14:paraId="79303F7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7.</w:t>
      </w:r>
      <w:r w:rsidRPr="008B3B61">
        <w:tab/>
        <w:t xml:space="preserve">Phalen, D.N., et al., </w:t>
      </w:r>
      <w:r w:rsidRPr="008B3B61">
        <w:rPr>
          <w:i/>
        </w:rPr>
        <w:t>Salmonella enterica subsp. Enterica in Cattle Egret (Bubulcus ibis) chicks from central Texas: prevalence, serotypes, pathogenicity, and epizootic potential.</w:t>
      </w:r>
      <w:r w:rsidRPr="008B3B61">
        <w:t xml:space="preserve"> J Wildl Dis, 2010. </w:t>
      </w:r>
      <w:r w:rsidRPr="008B3B61">
        <w:rPr>
          <w:b/>
        </w:rPr>
        <w:t>46</w:t>
      </w:r>
      <w:r w:rsidRPr="008B3B61">
        <w:t>(2): p. 379-89.</w:t>
      </w:r>
    </w:p>
    <w:p w14:paraId="75DF700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8.</w:t>
      </w:r>
      <w:r w:rsidRPr="008B3B61">
        <w:tab/>
        <w:t xml:space="preserve">Plant, C.W., </w:t>
      </w:r>
      <w:r w:rsidRPr="008B3B61">
        <w:rPr>
          <w:i/>
        </w:rPr>
        <w:t>Salmonellosis in wild birds feeding at sewage treatment works.</w:t>
      </w:r>
      <w:r w:rsidRPr="008B3B61">
        <w:t xml:space="preserve"> J Hyg (Lond), 1978. </w:t>
      </w:r>
      <w:r w:rsidRPr="008B3B61">
        <w:rPr>
          <w:b/>
        </w:rPr>
        <w:t>81</w:t>
      </w:r>
      <w:r w:rsidRPr="008B3B61">
        <w:t>(1): p. 43-8.</w:t>
      </w:r>
    </w:p>
    <w:p w14:paraId="4E9C6BD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59.</w:t>
      </w:r>
      <w:r w:rsidRPr="008B3B61">
        <w:tab/>
        <w:t xml:space="preserve">Plaza-Rodríguez, C., et al., </w:t>
      </w:r>
      <w:r w:rsidRPr="008B3B61">
        <w:rPr>
          <w:i/>
        </w:rPr>
        <w:t>Wildlife as sentinels of antimicrobial resistance in Germany?</w:t>
      </w:r>
      <w:r w:rsidRPr="008B3B61">
        <w:t xml:space="preserve"> Frontiers in veterinary science, 2021. </w:t>
      </w:r>
      <w:r w:rsidRPr="008B3B61">
        <w:rPr>
          <w:b/>
        </w:rPr>
        <w:t>7</w:t>
      </w:r>
      <w:r w:rsidRPr="008B3B61">
        <w:t>: p. 1251.</w:t>
      </w:r>
    </w:p>
    <w:p w14:paraId="0BCC2B4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0.</w:t>
      </w:r>
      <w:r w:rsidRPr="008B3B61">
        <w:tab/>
        <w:t xml:space="preserve">Pourcher, A.M., et al., </w:t>
      </w:r>
      <w:r w:rsidRPr="008B3B61">
        <w:rPr>
          <w:i/>
        </w:rPr>
        <w:t>Enumeration by a miniaturized method of Escherichia coli, Streptococcus bovis and enterococci as indicators of the origin of faecal pollution of waters.</w:t>
      </w:r>
      <w:r w:rsidRPr="008B3B61">
        <w:t xml:space="preserve"> J Appl Bacteriol, 1991. </w:t>
      </w:r>
      <w:r w:rsidRPr="008B3B61">
        <w:rPr>
          <w:b/>
        </w:rPr>
        <w:t>70</w:t>
      </w:r>
      <w:r w:rsidRPr="008B3B61">
        <w:t>(6): p. 525-30.</w:t>
      </w:r>
    </w:p>
    <w:p w14:paraId="7C333D4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1.</w:t>
      </w:r>
      <w:r w:rsidRPr="008B3B61">
        <w:tab/>
        <w:t xml:space="preserve">Prud'homme, Y., et al., </w:t>
      </w:r>
      <w:r w:rsidRPr="008B3B61">
        <w:rPr>
          <w:i/>
        </w:rPr>
        <w:t>Prevalence, Incidence, and Identification of Salmonella Enterica from Wild and Captive Grand Cayman Iguanas ( Cyclura Lewisi).</w:t>
      </w:r>
      <w:r w:rsidRPr="008B3B61">
        <w:t xml:space="preserve"> J Zoo Wildl Med, 2018. </w:t>
      </w:r>
      <w:r w:rsidRPr="008B3B61">
        <w:rPr>
          <w:b/>
        </w:rPr>
        <w:t>49</w:t>
      </w:r>
      <w:r w:rsidRPr="008B3B61">
        <w:t>(4): p. 959-966.</w:t>
      </w:r>
    </w:p>
    <w:p w14:paraId="639AC56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2.</w:t>
      </w:r>
      <w:r w:rsidRPr="008B3B61">
        <w:tab/>
        <w:t xml:space="preserve">Queen, E.V., S.L. Marks, and T.B. Farver, </w:t>
      </w:r>
      <w:r w:rsidRPr="008B3B61">
        <w:rPr>
          <w:i/>
        </w:rPr>
        <w:t>Prevalence of selected bacterial and parasitic agents in feces from diarrheic and healthy control cats from Northern California.</w:t>
      </w:r>
      <w:r w:rsidRPr="008B3B61">
        <w:t xml:space="preserve"> J Vet Intern Med, 2012. </w:t>
      </w:r>
      <w:r w:rsidRPr="008B3B61">
        <w:rPr>
          <w:b/>
        </w:rPr>
        <w:t>26</w:t>
      </w:r>
      <w:r w:rsidRPr="008B3B61">
        <w:t>(1): p. 54-60.</w:t>
      </w:r>
    </w:p>
    <w:p w14:paraId="61AEF43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3.</w:t>
      </w:r>
      <w:r w:rsidRPr="008B3B61">
        <w:tab/>
        <w:t xml:space="preserve">Quessy, S. and S. Messier, </w:t>
      </w:r>
      <w:r w:rsidRPr="008B3B61">
        <w:rPr>
          <w:i/>
        </w:rPr>
        <w:t>Prevalence of Salmonella spp., Campylobacter spp. and Listeria spp. in ring-billed gulls (Larus delawarensis).</w:t>
      </w:r>
      <w:r w:rsidRPr="008B3B61">
        <w:t xml:space="preserve"> J Wildl Dis, 1992. </w:t>
      </w:r>
      <w:r w:rsidRPr="008B3B61">
        <w:rPr>
          <w:b/>
        </w:rPr>
        <w:t>28</w:t>
      </w:r>
      <w:r w:rsidRPr="008B3B61">
        <w:t>(4): p. 526-31.</w:t>
      </w:r>
    </w:p>
    <w:p w14:paraId="3A52F6E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4.</w:t>
      </w:r>
      <w:r w:rsidRPr="008B3B61">
        <w:tab/>
        <w:t xml:space="preserve">Radwan, A.I. and J.R. Lampky, </w:t>
      </w:r>
      <w:r w:rsidRPr="008B3B61">
        <w:rPr>
          <w:i/>
        </w:rPr>
        <w:t>Enterobacteriaceae Isolated from Cowbirds (Molothrus ater) and Other Species of Wild Birds in Michigan.</w:t>
      </w:r>
      <w:r w:rsidRPr="008B3B61">
        <w:t xml:space="preserve"> Avian Diseases, 1972. </w:t>
      </w:r>
      <w:r w:rsidRPr="008B3B61">
        <w:rPr>
          <w:b/>
        </w:rPr>
        <w:t>16</w:t>
      </w:r>
      <w:r w:rsidRPr="008B3B61">
        <w:t>(2).</w:t>
      </w:r>
    </w:p>
    <w:p w14:paraId="24BABE9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5.</w:t>
      </w:r>
      <w:r w:rsidRPr="008B3B61">
        <w:tab/>
        <w:t xml:space="preserve">Rahn, K., et al., </w:t>
      </w:r>
      <w:r w:rsidRPr="008B3B61">
        <w:rPr>
          <w:i/>
        </w:rPr>
        <w:t>Persistence of Escherichia coli O157:H7 in dairy cattle and the dairy farm environment.</w:t>
      </w:r>
      <w:r w:rsidRPr="008B3B61">
        <w:t xml:space="preserve"> Epidemiol Infect, 1997. </w:t>
      </w:r>
      <w:r w:rsidRPr="008B3B61">
        <w:rPr>
          <w:b/>
        </w:rPr>
        <w:t>119</w:t>
      </w:r>
      <w:r w:rsidRPr="008B3B61">
        <w:t>(2): p. 251-9.</w:t>
      </w:r>
    </w:p>
    <w:p w14:paraId="1C3503B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6.</w:t>
      </w:r>
      <w:r w:rsidRPr="008B3B61">
        <w:tab/>
        <w:t xml:space="preserve">Rapp, D., et al., </w:t>
      </w:r>
      <w:r w:rsidRPr="008B3B61">
        <w:rPr>
          <w:i/>
        </w:rPr>
        <w:t>Importance of the Farm Environment and Wildlife for Transmission of Campylobacter jejuni in A Pasture-Based Dairy Herd.</w:t>
      </w:r>
      <w:r w:rsidRPr="008B3B61">
        <w:t xml:space="preserve"> Microorganisms, 2020. </w:t>
      </w:r>
      <w:r w:rsidRPr="008B3B61">
        <w:rPr>
          <w:b/>
        </w:rPr>
        <w:t>8</w:t>
      </w:r>
      <w:r w:rsidRPr="008B3B61">
        <w:t>(12): p. 1877.</w:t>
      </w:r>
    </w:p>
    <w:p w14:paraId="65153C5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7.</w:t>
      </w:r>
      <w:r w:rsidRPr="008B3B61">
        <w:tab/>
        <w:t xml:space="preserve">Reche, M.P., et al., </w:t>
      </w:r>
      <w:r w:rsidRPr="008B3B61">
        <w:rPr>
          <w:i/>
        </w:rPr>
        <w:t>Incidence of salmonellae in captive and wild free-living raptorial birds in central Spain.</w:t>
      </w:r>
      <w:r w:rsidRPr="008B3B61">
        <w:t xml:space="preserve"> J Vet Med B Infect Dis Vet Public Health, 2003. </w:t>
      </w:r>
      <w:r w:rsidRPr="008B3B61">
        <w:rPr>
          <w:b/>
        </w:rPr>
        <w:t>50</w:t>
      </w:r>
      <w:r w:rsidRPr="008B3B61">
        <w:t>(1): p. 42-4.</w:t>
      </w:r>
    </w:p>
    <w:p w14:paraId="1BA2496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8.</w:t>
      </w:r>
      <w:r w:rsidRPr="008B3B61">
        <w:tab/>
        <w:t xml:space="preserve">Refsum, T., et al., </w:t>
      </w:r>
      <w:r w:rsidRPr="008B3B61">
        <w:rPr>
          <w:i/>
        </w:rPr>
        <w:t>Epidemiologic and pathologic aspects of Salmonella typhimurium infection in passerine birds in Norway.</w:t>
      </w:r>
      <w:r w:rsidRPr="008B3B61">
        <w:t xml:space="preserve"> J Wildl Dis, 2003. </w:t>
      </w:r>
      <w:r w:rsidRPr="008B3B61">
        <w:rPr>
          <w:b/>
        </w:rPr>
        <w:t>39</w:t>
      </w:r>
      <w:r w:rsidRPr="008B3B61">
        <w:t>(1): p. 64-72.</w:t>
      </w:r>
    </w:p>
    <w:p w14:paraId="3C45594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69.</w:t>
      </w:r>
      <w:r w:rsidRPr="008B3B61">
        <w:tab/>
        <w:t xml:space="preserve">Refsum, T., et al., </w:t>
      </w:r>
      <w:r w:rsidRPr="008B3B61">
        <w:rPr>
          <w:i/>
        </w:rPr>
        <w:t>Salmonellae in avian wildlife in Norway from 1969 to 2000.</w:t>
      </w:r>
      <w:r w:rsidRPr="008B3B61">
        <w:t xml:space="preserve"> Appl Environ Microbiol, 2002. </w:t>
      </w:r>
      <w:r w:rsidRPr="008B3B61">
        <w:rPr>
          <w:b/>
        </w:rPr>
        <w:t>68</w:t>
      </w:r>
      <w:r w:rsidRPr="008B3B61">
        <w:t>(11): p. 5595-9.</w:t>
      </w:r>
    </w:p>
    <w:p w14:paraId="7F8725B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0.</w:t>
      </w:r>
      <w:r w:rsidRPr="008B3B61">
        <w:tab/>
        <w:t xml:space="preserve">Renter, D.G., et al., </w:t>
      </w:r>
      <w:r w:rsidRPr="008B3B61">
        <w:rPr>
          <w:i/>
        </w:rPr>
        <w:t>Diversity, frequency, and persistence of Escherichia coli O157 strains from range cattle environments.</w:t>
      </w:r>
      <w:r w:rsidRPr="008B3B61">
        <w:t xml:space="preserve"> Appl Environ Microbiol, 2003. </w:t>
      </w:r>
      <w:r w:rsidRPr="008B3B61">
        <w:rPr>
          <w:b/>
        </w:rPr>
        <w:t>69</w:t>
      </w:r>
      <w:r w:rsidRPr="008B3B61">
        <w:t>(1): p. 542-7.</w:t>
      </w:r>
    </w:p>
    <w:p w14:paraId="20AF65A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1.</w:t>
      </w:r>
      <w:r w:rsidRPr="008B3B61">
        <w:tab/>
        <w:t xml:space="preserve">Renter, D.G., et al., </w:t>
      </w:r>
      <w:r w:rsidRPr="008B3B61">
        <w:rPr>
          <w:i/>
        </w:rPr>
        <w:t>Prevalence, risk factors, O serogroups, and virulence profiles of Shiga toxin-producing bacteria from cattle production environments.</w:t>
      </w:r>
      <w:r w:rsidRPr="008B3B61">
        <w:t xml:space="preserve"> J Food Prot, 2005. </w:t>
      </w:r>
      <w:r w:rsidRPr="008B3B61">
        <w:rPr>
          <w:b/>
        </w:rPr>
        <w:t>68</w:t>
      </w:r>
      <w:r w:rsidRPr="008B3B61">
        <w:t>(8): p. 1556-65.</w:t>
      </w:r>
    </w:p>
    <w:p w14:paraId="047CE86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2.</w:t>
      </w:r>
      <w:r w:rsidRPr="008B3B61">
        <w:tab/>
        <w:t xml:space="preserve">Ricca, D.M. and J.J. Cooney, </w:t>
      </w:r>
      <w:r w:rsidRPr="008B3B61">
        <w:rPr>
          <w:i/>
        </w:rPr>
        <w:t>Coliphages and indicator bacteria in birds around Boston Harbor.</w:t>
      </w:r>
      <w:r w:rsidRPr="008B3B61">
        <w:t xml:space="preserve"> Journal of Industrial Microbiology and Biotechnology, 1998. </w:t>
      </w:r>
      <w:r w:rsidRPr="008B3B61">
        <w:rPr>
          <w:b/>
        </w:rPr>
        <w:t>21</w:t>
      </w:r>
      <w:r w:rsidRPr="008B3B61">
        <w:t>(1-2): p. 28-30.</w:t>
      </w:r>
    </w:p>
    <w:p w14:paraId="29E3BAC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3.</w:t>
      </w:r>
      <w:r w:rsidRPr="008B3B61">
        <w:tab/>
        <w:t xml:space="preserve">Rivadeneira, P., et al. </w:t>
      </w:r>
      <w:r w:rsidRPr="008B3B61">
        <w:rPr>
          <w:i/>
        </w:rPr>
        <w:t>Pathogen risks related to the movement of birds frequenting livestock and fresh produce growing areas in the southwestern US</w:t>
      </w:r>
      <w:r w:rsidRPr="008B3B61">
        <w:t xml:space="preserve">. in </w:t>
      </w:r>
      <w:r w:rsidRPr="008B3B61">
        <w:rPr>
          <w:i/>
        </w:rPr>
        <w:t>Proceedings of the Vertebrate Pest Conference</w:t>
      </w:r>
      <w:r w:rsidRPr="008B3B61">
        <w:t>. 2016.</w:t>
      </w:r>
    </w:p>
    <w:p w14:paraId="6465CD5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4.</w:t>
      </w:r>
      <w:r w:rsidRPr="008B3B61">
        <w:tab/>
        <w:t xml:space="preserve">Robinson, R.A., et al., </w:t>
      </w:r>
      <w:r w:rsidRPr="008B3B61">
        <w:rPr>
          <w:i/>
        </w:rPr>
        <w:t>Emerging infectious disease leads to rapid population declines of common British birds.</w:t>
      </w:r>
      <w:r w:rsidRPr="008B3B61">
        <w:t xml:space="preserve"> PLoS One, 2010. </w:t>
      </w:r>
      <w:r w:rsidRPr="008B3B61">
        <w:rPr>
          <w:b/>
        </w:rPr>
        <w:t>5</w:t>
      </w:r>
      <w:r w:rsidRPr="008B3B61">
        <w:t>(8): p. e12215.</w:t>
      </w:r>
    </w:p>
    <w:p w14:paraId="3908A3E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5.</w:t>
      </w:r>
      <w:r w:rsidRPr="008B3B61">
        <w:tab/>
        <w:t xml:space="preserve">Rodríguez, F., et al., </w:t>
      </w:r>
      <w:r w:rsidRPr="008B3B61">
        <w:rPr>
          <w:i/>
        </w:rPr>
        <w:t>Evidence for Kelp Gulls (Larus dominicanus) and Franklin’s Gulls (Leucophaeus pipixcan) as carriers of Salmonella by real-time polymerase chain reaction.</w:t>
      </w:r>
      <w:r w:rsidRPr="008B3B61">
        <w:t xml:space="preserve"> Journal of Wildlife Diseases, 2012. </w:t>
      </w:r>
      <w:r w:rsidRPr="008B3B61">
        <w:rPr>
          <w:b/>
        </w:rPr>
        <w:t>48</w:t>
      </w:r>
      <w:r w:rsidRPr="008B3B61">
        <w:t>(4): p. 1105-1108.</w:t>
      </w:r>
    </w:p>
    <w:p w14:paraId="2F5747C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6.</w:t>
      </w:r>
      <w:r w:rsidRPr="008B3B61">
        <w:tab/>
        <w:t xml:space="preserve">Rouffaer, L.O., et al., </w:t>
      </w:r>
      <w:r w:rsidRPr="008B3B61">
        <w:rPr>
          <w:i/>
        </w:rPr>
        <w:t>House Sparrows Do Not Constitute a Significant Salmonella Typhimurium Reservoir across Urban Gradients in Flanders, Belgium.</w:t>
      </w:r>
      <w:r w:rsidRPr="008B3B61">
        <w:t xml:space="preserve"> PLoS One, 2016. </w:t>
      </w:r>
      <w:r w:rsidRPr="008B3B61">
        <w:rPr>
          <w:b/>
        </w:rPr>
        <w:t>11</w:t>
      </w:r>
      <w:r w:rsidRPr="008B3B61">
        <w:t>(5): p. e0155366.</w:t>
      </w:r>
    </w:p>
    <w:p w14:paraId="3B4820C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7.</w:t>
      </w:r>
      <w:r w:rsidRPr="008B3B61">
        <w:tab/>
        <w:t xml:space="preserve">Rutledge, M.E., et al., </w:t>
      </w:r>
      <w:r w:rsidRPr="008B3B61">
        <w:rPr>
          <w:i/>
        </w:rPr>
        <w:t>Characterization of Campylobacter from resident Canada geese in an urban environment.</w:t>
      </w:r>
      <w:r w:rsidRPr="008B3B61">
        <w:t xml:space="preserve"> J Wildl Dis, 2013. </w:t>
      </w:r>
      <w:r w:rsidRPr="008B3B61">
        <w:rPr>
          <w:b/>
        </w:rPr>
        <w:t>49</w:t>
      </w:r>
      <w:r w:rsidRPr="008B3B61">
        <w:t>(1): p. 1-9.</w:t>
      </w:r>
    </w:p>
    <w:p w14:paraId="7053B11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8.</w:t>
      </w:r>
      <w:r w:rsidRPr="008B3B61">
        <w:tab/>
        <w:t xml:space="preserve">Rzymski, P., et al., </w:t>
      </w:r>
      <w:r w:rsidRPr="008B3B61">
        <w:rPr>
          <w:i/>
        </w:rPr>
        <w:t>Screening of protozoan and microsporidian parasites in feces of great cormorant (Phalacrocorax carbo).</w:t>
      </w:r>
      <w:r w:rsidRPr="008B3B61">
        <w:t xml:space="preserve"> Environ Sci Pollut Res Int, 2017. </w:t>
      </w:r>
      <w:r w:rsidRPr="008B3B61">
        <w:rPr>
          <w:b/>
        </w:rPr>
        <w:t>24</w:t>
      </w:r>
      <w:r w:rsidRPr="008B3B61">
        <w:t>(10): p. 9813-9819.</w:t>
      </w:r>
    </w:p>
    <w:p w14:paraId="6A22F17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79.</w:t>
      </w:r>
      <w:r w:rsidRPr="008B3B61">
        <w:tab/>
        <w:t xml:space="preserve">Sabshin, S.J., et al., </w:t>
      </w:r>
      <w:r w:rsidRPr="008B3B61">
        <w:rPr>
          <w:i/>
        </w:rPr>
        <w:t>Enteropathogens identified in cats entering a Florida animal shelter with normal feces or diarrhea.</w:t>
      </w:r>
      <w:r w:rsidRPr="008B3B61">
        <w:t xml:space="preserve"> J Am Vet Med Assoc, 2012. </w:t>
      </w:r>
      <w:r w:rsidRPr="008B3B61">
        <w:rPr>
          <w:b/>
        </w:rPr>
        <w:t>241</w:t>
      </w:r>
      <w:r w:rsidRPr="008B3B61">
        <w:t>(3): p. 331-7.</w:t>
      </w:r>
    </w:p>
    <w:p w14:paraId="295CA395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0.</w:t>
      </w:r>
      <w:r w:rsidRPr="008B3B61">
        <w:tab/>
        <w:t xml:space="preserve">Sandberg, M., et al., </w:t>
      </w:r>
      <w:r w:rsidRPr="008B3B61">
        <w:rPr>
          <w:i/>
        </w:rPr>
        <w:t>Risk factors for Campylobacter infection in Norwegian cats and dogs.</w:t>
      </w:r>
      <w:r w:rsidRPr="008B3B61">
        <w:t xml:space="preserve"> Preventive Veterinary Medicine, 2002. </w:t>
      </w:r>
      <w:r w:rsidRPr="008B3B61">
        <w:rPr>
          <w:b/>
        </w:rPr>
        <w:t>55</w:t>
      </w:r>
      <w:r w:rsidRPr="008B3B61">
        <w:t>(4): p. 241-253.</w:t>
      </w:r>
    </w:p>
    <w:p w14:paraId="2D37C40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1.</w:t>
      </w:r>
      <w:r w:rsidRPr="008B3B61">
        <w:tab/>
        <w:t xml:space="preserve">Santaniello, A., et al., </w:t>
      </w:r>
      <w:r w:rsidRPr="008B3B61">
        <w:rPr>
          <w:i/>
        </w:rPr>
        <w:t>Survey of Shiga toxin-producing Escherichia coli O157 : H7 in urban pigeons (Columba livia) in the city of Napoli, Italy.</w:t>
      </w:r>
      <w:r w:rsidRPr="008B3B61">
        <w:t xml:space="preserve"> Italian Journal of Animal Science, 2007. </w:t>
      </w:r>
      <w:r w:rsidRPr="008B3B61">
        <w:rPr>
          <w:b/>
        </w:rPr>
        <w:t>6</w:t>
      </w:r>
      <w:r w:rsidRPr="008B3B61">
        <w:t>(3): p. 313-316.</w:t>
      </w:r>
    </w:p>
    <w:p w14:paraId="13629D1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2.</w:t>
      </w:r>
      <w:r w:rsidRPr="008B3B61">
        <w:tab/>
        <w:t xml:space="preserve">Santin, M., et al., </w:t>
      </w:r>
      <w:r w:rsidRPr="008B3B61">
        <w:rPr>
          <w:i/>
        </w:rPr>
        <w:t>Cryptosporidium, Giardia and Enterocytozoon bieneusi in cats from Bogota (Colombia) and genotyping of isolates.</w:t>
      </w:r>
      <w:r w:rsidRPr="008B3B61">
        <w:t xml:space="preserve"> Vet Parasitol, 2006. </w:t>
      </w:r>
      <w:r w:rsidRPr="008B3B61">
        <w:rPr>
          <w:b/>
        </w:rPr>
        <w:t>141</w:t>
      </w:r>
      <w:r w:rsidRPr="008B3B61">
        <w:t>(3-4): p. 334-9.</w:t>
      </w:r>
    </w:p>
    <w:p w14:paraId="0DD1FC85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3.</w:t>
      </w:r>
      <w:r w:rsidRPr="008B3B61">
        <w:tab/>
        <w:t xml:space="preserve">Sargent, K.D., et al., </w:t>
      </w:r>
      <w:r w:rsidRPr="008B3B61">
        <w:rPr>
          <w:i/>
        </w:rPr>
        <w:t>Morphological and genetic characterisation of Cryptosporidium oocysts from domestic cats.</w:t>
      </w:r>
      <w:r w:rsidRPr="008B3B61">
        <w:t xml:space="preserve"> Veterinary Parasitology, 1998. </w:t>
      </w:r>
      <w:r w:rsidRPr="008B3B61">
        <w:rPr>
          <w:b/>
        </w:rPr>
        <w:t>77</w:t>
      </w:r>
      <w:r w:rsidRPr="008B3B61">
        <w:t>(4): p. 221-227.</w:t>
      </w:r>
    </w:p>
    <w:p w14:paraId="676279D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4.</w:t>
      </w:r>
      <w:r w:rsidRPr="008B3B61">
        <w:tab/>
        <w:t xml:space="preserve">Scheelings, T.F., D. Lightfoot, and P. Holz, </w:t>
      </w:r>
      <w:r w:rsidRPr="008B3B61">
        <w:rPr>
          <w:i/>
        </w:rPr>
        <w:t>Prevalence of Salmonella in Australian reptiles.</w:t>
      </w:r>
      <w:r w:rsidRPr="008B3B61">
        <w:t xml:space="preserve"> J Wildl Dis, 2011. </w:t>
      </w:r>
      <w:r w:rsidRPr="008B3B61">
        <w:rPr>
          <w:b/>
        </w:rPr>
        <w:t>47</w:t>
      </w:r>
      <w:r w:rsidRPr="008B3B61">
        <w:t>(1): p. 1-11.</w:t>
      </w:r>
    </w:p>
    <w:p w14:paraId="6839E08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5.</w:t>
      </w:r>
      <w:r w:rsidRPr="008B3B61">
        <w:tab/>
        <w:t xml:space="preserve">Schmidt, H., et al., </w:t>
      </w:r>
      <w:r w:rsidRPr="008B3B61">
        <w:rPr>
          <w:i/>
        </w:rPr>
        <w:t>A new Shiga toxin 2 variant (Stx2f) from Escherichia coli isolated from pigeons.</w:t>
      </w:r>
      <w:r w:rsidRPr="008B3B61">
        <w:t xml:space="preserve"> Appl Environ Microbiol, 2000. </w:t>
      </w:r>
      <w:r w:rsidRPr="008B3B61">
        <w:rPr>
          <w:b/>
        </w:rPr>
        <w:t>66</w:t>
      </w:r>
      <w:r w:rsidRPr="008B3B61">
        <w:t>(3): p. 1205-8.</w:t>
      </w:r>
    </w:p>
    <w:p w14:paraId="7B13705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6.</w:t>
      </w:r>
      <w:r w:rsidRPr="008B3B61">
        <w:tab/>
        <w:t xml:space="preserve">Schmidt, V., et al., </w:t>
      </w:r>
      <w:r w:rsidRPr="008B3B61">
        <w:rPr>
          <w:i/>
        </w:rPr>
        <w:t>Cloacal aerobic bacterial flora and absence of viruses in free-living slow worms (Anguis fragilis), grass snakes (Natrix natrix) and European Adders (Vipera berus) from Germany.</w:t>
      </w:r>
      <w:r w:rsidRPr="008B3B61">
        <w:t xml:space="preserve"> Ecohealth, 2014. </w:t>
      </w:r>
      <w:r w:rsidRPr="008B3B61">
        <w:rPr>
          <w:b/>
        </w:rPr>
        <w:t>11</w:t>
      </w:r>
      <w:r w:rsidRPr="008B3B61">
        <w:t>(4): p. 571-80.</w:t>
      </w:r>
    </w:p>
    <w:p w14:paraId="2FDB4A1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7.</w:t>
      </w:r>
      <w:r w:rsidRPr="008B3B61">
        <w:tab/>
        <w:t xml:space="preserve">Sen, K., et al., </w:t>
      </w:r>
      <w:r w:rsidRPr="008B3B61">
        <w:rPr>
          <w:i/>
        </w:rPr>
        <w:t>American Crows as Carriers of Extra Intestinal Pathogenic E. coli and Avian Pathogenic-Like E. coli and Their Potential Impact on a Constructed Wetland.</w:t>
      </w:r>
      <w:r w:rsidRPr="008B3B61">
        <w:t xml:space="preserve"> Microorganisms, 2020. </w:t>
      </w:r>
      <w:r w:rsidRPr="008B3B61">
        <w:rPr>
          <w:b/>
        </w:rPr>
        <w:t>8</w:t>
      </w:r>
      <w:r w:rsidRPr="008B3B61">
        <w:t>(10).</w:t>
      </w:r>
    </w:p>
    <w:p w14:paraId="67E118C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8.</w:t>
      </w:r>
      <w:r w:rsidRPr="008B3B61">
        <w:tab/>
        <w:t xml:space="preserve">Sen, K.Y., et al., </w:t>
      </w:r>
      <w:r w:rsidRPr="008B3B61">
        <w:rPr>
          <w:i/>
        </w:rPr>
        <w:t>Campylobacter jejuni Colonization in the Crow Gut Involves Many Deletions within the Cytolethal Distending Toxin Gene Cluster.</w:t>
      </w:r>
      <w:r w:rsidRPr="008B3B61">
        <w:t xml:space="preserve"> Applied and Environmental Microbiology, 2018. </w:t>
      </w:r>
      <w:r w:rsidRPr="008B3B61">
        <w:rPr>
          <w:b/>
        </w:rPr>
        <w:t>84</w:t>
      </w:r>
      <w:r w:rsidRPr="008B3B61">
        <w:t>(6).</w:t>
      </w:r>
    </w:p>
    <w:p w14:paraId="6382EDD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89.</w:t>
      </w:r>
      <w:r w:rsidRPr="008B3B61">
        <w:tab/>
        <w:t xml:space="preserve">Shere, J.A., K.J. Bartlett, and C.W. Kaspar, </w:t>
      </w:r>
      <w:r w:rsidRPr="008B3B61">
        <w:rPr>
          <w:i/>
        </w:rPr>
        <w:t>Longitudinal study of Escherichia coli O157:H7 dissemination on four dairy farms in Wisconsin.</w:t>
      </w:r>
      <w:r w:rsidRPr="008B3B61">
        <w:t xml:space="preserve"> Appl Environ Microbiol, 1998. </w:t>
      </w:r>
      <w:r w:rsidRPr="008B3B61">
        <w:rPr>
          <w:b/>
        </w:rPr>
        <w:t>64</w:t>
      </w:r>
      <w:r w:rsidRPr="008B3B61">
        <w:t>(4): p. 1390-9.</w:t>
      </w:r>
    </w:p>
    <w:p w14:paraId="6C07CA7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0.</w:t>
      </w:r>
      <w:r w:rsidRPr="008B3B61">
        <w:tab/>
        <w:t xml:space="preserve">Sieburth, J.M., </w:t>
      </w:r>
      <w:r w:rsidRPr="008B3B61">
        <w:rPr>
          <w:i/>
        </w:rPr>
        <w:t>Gastronintestinal Microflora of Antartic Birds.</w:t>
      </w:r>
      <w:r w:rsidRPr="008B3B61">
        <w:t xml:space="preserve"> J Bacteriol., 1959. </w:t>
      </w:r>
      <w:r w:rsidRPr="008B3B61">
        <w:rPr>
          <w:b/>
        </w:rPr>
        <w:t>77</w:t>
      </w:r>
      <w:r w:rsidRPr="008B3B61">
        <w:t>(5): p. 521-531.</w:t>
      </w:r>
    </w:p>
    <w:p w14:paraId="2BFB42A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1.</w:t>
      </w:r>
      <w:r w:rsidRPr="008B3B61">
        <w:tab/>
        <w:t xml:space="preserve">Siembieda, J.L., et al., </w:t>
      </w:r>
      <w:r w:rsidRPr="008B3B61">
        <w:rPr>
          <w:i/>
        </w:rPr>
        <w:t>Zoonotic pathogens isolated from wild animals and environmental samples at two California wildlife hospitals.</w:t>
      </w:r>
      <w:r w:rsidRPr="008B3B61">
        <w:t xml:space="preserve"> J Am Vet Med Assoc, 2011. </w:t>
      </w:r>
      <w:r w:rsidRPr="008B3B61">
        <w:rPr>
          <w:b/>
        </w:rPr>
        <w:t>238</w:t>
      </w:r>
      <w:r w:rsidRPr="008B3B61">
        <w:t>(6): p. 773-83.</w:t>
      </w:r>
    </w:p>
    <w:p w14:paraId="4C37A1C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2.</w:t>
      </w:r>
      <w:r w:rsidRPr="008B3B61">
        <w:tab/>
        <w:t xml:space="preserve">Silva, M.A., et al., </w:t>
      </w:r>
      <w:r w:rsidRPr="008B3B61">
        <w:rPr>
          <w:i/>
        </w:rPr>
        <w:t>Isolation of Salmonella spp. in cattle egrets (Bubulcus ibis) from Fernando de Noronha Archipelago, Brazil.</w:t>
      </w:r>
      <w:r w:rsidRPr="008B3B61">
        <w:t xml:space="preserve"> Braz J Microbiol, 2018. </w:t>
      </w:r>
      <w:r w:rsidRPr="008B3B61">
        <w:rPr>
          <w:b/>
        </w:rPr>
        <w:t>49</w:t>
      </w:r>
      <w:r w:rsidRPr="008B3B61">
        <w:t>(3): p. 559-563.</w:t>
      </w:r>
    </w:p>
    <w:p w14:paraId="1C152FC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3.</w:t>
      </w:r>
      <w:r w:rsidRPr="008B3B61">
        <w:tab/>
        <w:t xml:space="preserve">Sippy, R., et al., </w:t>
      </w:r>
      <w:r w:rsidRPr="008B3B61">
        <w:rPr>
          <w:i/>
        </w:rPr>
        <w:t>Occurrence and molecular analysis of Campylobacter in wildlife on livestock farms.</w:t>
      </w:r>
      <w:r w:rsidRPr="008B3B61">
        <w:t xml:space="preserve"> Vet Microbiol, 2012. </w:t>
      </w:r>
      <w:r w:rsidRPr="008B3B61">
        <w:rPr>
          <w:b/>
        </w:rPr>
        <w:t>157</w:t>
      </w:r>
      <w:r w:rsidRPr="008B3B61">
        <w:t>(3-4): p. 369-75.</w:t>
      </w:r>
    </w:p>
    <w:p w14:paraId="14C1451B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4.</w:t>
      </w:r>
      <w:r w:rsidRPr="008B3B61">
        <w:tab/>
        <w:t xml:space="preserve">Smith, W.A., J.A.K. Mazet, and D.C. Hirsh, </w:t>
      </w:r>
      <w:r w:rsidRPr="008B3B61">
        <w:rPr>
          <w:i/>
        </w:rPr>
        <w:t>Salmonella in California Wildlife Species: Prevalence in Rehabilitation Centers and Characterization of Isolates.</w:t>
      </w:r>
      <w:r w:rsidRPr="008B3B61">
        <w:t xml:space="preserve"> Journal of Zoo and Wildlife Medicine, 2002. </w:t>
      </w:r>
      <w:r w:rsidRPr="008B3B61">
        <w:rPr>
          <w:b/>
        </w:rPr>
        <w:t>33</w:t>
      </w:r>
      <w:r w:rsidRPr="008B3B61">
        <w:t>(3): p. 228-235.</w:t>
      </w:r>
    </w:p>
    <w:p w14:paraId="655F395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5.</w:t>
      </w:r>
      <w:r w:rsidRPr="008B3B61">
        <w:tab/>
        <w:t xml:space="preserve">Smith, K.F., et al., </w:t>
      </w:r>
      <w:r w:rsidRPr="008B3B61">
        <w:rPr>
          <w:i/>
        </w:rPr>
        <w:t>Salmonella isolates from wild-caught Tokay geckos (Gekko gecko) imported to the U.S. from Indonesia.</w:t>
      </w:r>
      <w:r w:rsidRPr="008B3B61">
        <w:t xml:space="preserve"> Vector Borne Zoonotic Dis, 2012. </w:t>
      </w:r>
      <w:r w:rsidRPr="008B3B61">
        <w:rPr>
          <w:b/>
        </w:rPr>
        <w:t>12</w:t>
      </w:r>
      <w:r w:rsidRPr="008B3B61">
        <w:t>(7): p. 575-82.</w:t>
      </w:r>
    </w:p>
    <w:p w14:paraId="5FD1402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6.</w:t>
      </w:r>
      <w:r w:rsidRPr="008B3B61">
        <w:tab/>
        <w:t xml:space="preserve">Smith, O.M., et al., </w:t>
      </w:r>
      <w:r w:rsidRPr="008B3B61">
        <w:rPr>
          <w:i/>
        </w:rPr>
        <w:t>Agricultural intensification heightens food safety risks posed by wild birds.</w:t>
      </w:r>
      <w:r w:rsidRPr="008B3B61">
        <w:t xml:space="preserve"> Journal of Applied Ecology, 2020. </w:t>
      </w:r>
      <w:r w:rsidRPr="008B3B61">
        <w:rPr>
          <w:b/>
        </w:rPr>
        <w:t>57</w:t>
      </w:r>
      <w:r w:rsidRPr="008B3B61">
        <w:t>(11): p. 2246-2257.</w:t>
      </w:r>
    </w:p>
    <w:p w14:paraId="7B5D7BB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7.</w:t>
      </w:r>
      <w:r w:rsidRPr="008B3B61">
        <w:tab/>
        <w:t xml:space="preserve">Snoeyenbos, G.H., E.W. Morin, and D.K. Wetherbee, </w:t>
      </w:r>
      <w:r w:rsidRPr="008B3B61">
        <w:rPr>
          <w:i/>
        </w:rPr>
        <w:t>Naturally Occurring Salmonella in "Blackbirds" and Gulls.</w:t>
      </w:r>
      <w:r w:rsidRPr="008B3B61">
        <w:t xml:space="preserve"> Avian Diseases, 1967. </w:t>
      </w:r>
      <w:r w:rsidRPr="008B3B61">
        <w:rPr>
          <w:b/>
        </w:rPr>
        <w:t>11</w:t>
      </w:r>
      <w:r w:rsidRPr="008B3B61">
        <w:t>(4).</w:t>
      </w:r>
    </w:p>
    <w:p w14:paraId="09A6257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8.</w:t>
      </w:r>
      <w:r w:rsidRPr="008B3B61">
        <w:tab/>
        <w:t xml:space="preserve">Snyder, D.E., </w:t>
      </w:r>
      <w:r w:rsidRPr="008B3B61">
        <w:rPr>
          <w:i/>
        </w:rPr>
        <w:t>Indirect Immunofluorescent Detection of Oocysts of Cryptosporidium parvum in the Feces of Naturally Infected Raccoons (Procyon lotor).</w:t>
      </w:r>
      <w:r w:rsidRPr="008B3B61">
        <w:t xml:space="preserve"> The Journal of Parasitology, 1988. </w:t>
      </w:r>
      <w:r w:rsidRPr="008B3B61">
        <w:rPr>
          <w:b/>
        </w:rPr>
        <w:t>74</w:t>
      </w:r>
      <w:r w:rsidRPr="008B3B61">
        <w:t>(6).</w:t>
      </w:r>
    </w:p>
    <w:p w14:paraId="4274055E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199.</w:t>
      </w:r>
      <w:r w:rsidRPr="008B3B61">
        <w:tab/>
        <w:t xml:space="preserve">Spain, C.V., et al., </w:t>
      </w:r>
      <w:r w:rsidRPr="008B3B61">
        <w:rPr>
          <w:i/>
        </w:rPr>
        <w:t>Prevalence of Enteric Zoonotic Agents in Cats less than 1 Year Old in Central New York State.</w:t>
      </w:r>
      <w:r w:rsidRPr="008B3B61">
        <w:t xml:space="preserve"> Journal of Veterinary Internal Medicine, 2001. </w:t>
      </w:r>
      <w:r w:rsidRPr="008B3B61">
        <w:rPr>
          <w:b/>
        </w:rPr>
        <w:t>15</w:t>
      </w:r>
      <w:r w:rsidRPr="008B3B61">
        <w:t>(1): p. 33-38.</w:t>
      </w:r>
    </w:p>
    <w:p w14:paraId="4C7BC0C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0.</w:t>
      </w:r>
      <w:r w:rsidRPr="008B3B61">
        <w:tab/>
        <w:t xml:space="preserve">Sproston, E.L., et al., </w:t>
      </w:r>
      <w:r w:rsidRPr="008B3B61">
        <w:rPr>
          <w:i/>
        </w:rPr>
        <w:t>Slugs: Potential novel vectors of Escherichia coli O157.</w:t>
      </w:r>
      <w:r w:rsidRPr="008B3B61">
        <w:t xml:space="preserve"> Applied and Environmental Microbiology, 2006. </w:t>
      </w:r>
      <w:r w:rsidRPr="008B3B61">
        <w:rPr>
          <w:b/>
        </w:rPr>
        <w:t>72</w:t>
      </w:r>
      <w:r w:rsidRPr="008B3B61">
        <w:t>(1): p. 144-149.</w:t>
      </w:r>
    </w:p>
    <w:p w14:paraId="71B4C10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1.</w:t>
      </w:r>
      <w:r w:rsidRPr="008B3B61">
        <w:tab/>
        <w:t xml:space="preserve">Steele, C.M., R.N. Brown, and R.G. Botzler, </w:t>
      </w:r>
      <w:r w:rsidRPr="008B3B61">
        <w:rPr>
          <w:i/>
        </w:rPr>
        <w:t>Prevalences of zoonotic bacteria among seabirds in rehabilitation centers along the Pacific Coast of California and Washington, USA.</w:t>
      </w:r>
      <w:r w:rsidRPr="008B3B61">
        <w:t xml:space="preserve"> J Wildl Dis, 2005. </w:t>
      </w:r>
      <w:r w:rsidRPr="008B3B61">
        <w:rPr>
          <w:b/>
        </w:rPr>
        <w:t>41</w:t>
      </w:r>
      <w:r w:rsidRPr="008B3B61">
        <w:t>(4): p. 735-44.</w:t>
      </w:r>
    </w:p>
    <w:p w14:paraId="69084025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2.</w:t>
      </w:r>
      <w:r w:rsidRPr="008B3B61">
        <w:tab/>
        <w:t xml:space="preserve">Stenkat, J., et al., </w:t>
      </w:r>
      <w:r w:rsidRPr="008B3B61">
        <w:rPr>
          <w:i/>
        </w:rPr>
        <w:t>Aerobic cloacal and pharyngeal bacterial flora in six species of free-living birds.</w:t>
      </w:r>
      <w:r w:rsidRPr="008B3B61">
        <w:t xml:space="preserve"> Journal of Applied Microbiology, 2014. </w:t>
      </w:r>
      <w:r w:rsidRPr="008B3B61">
        <w:rPr>
          <w:b/>
        </w:rPr>
        <w:t>117</w:t>
      </w:r>
      <w:r w:rsidRPr="008B3B61">
        <w:t>(6): p. 1564-1571.</w:t>
      </w:r>
    </w:p>
    <w:p w14:paraId="69C143C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3.</w:t>
      </w:r>
      <w:r w:rsidRPr="008B3B61">
        <w:tab/>
        <w:t xml:space="preserve">Strait, A., </w:t>
      </w:r>
      <w:r w:rsidRPr="008B3B61">
        <w:rPr>
          <w:i/>
        </w:rPr>
        <w:t>Wild Birds as Vectors for Salmonella on Ohio Dairies</w:t>
      </w:r>
      <w:r w:rsidRPr="008B3B61">
        <w:t xml:space="preserve">, in </w:t>
      </w:r>
      <w:r w:rsidRPr="008B3B61">
        <w:rPr>
          <w:i/>
        </w:rPr>
        <w:t>Public Health</w:t>
      </w:r>
      <w:r w:rsidRPr="008B3B61">
        <w:t>. 2015, Ohio State University.</w:t>
      </w:r>
    </w:p>
    <w:p w14:paraId="0509AD1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4.</w:t>
      </w:r>
      <w:r w:rsidRPr="008B3B61">
        <w:tab/>
        <w:t xml:space="preserve">Sturdee, A.P., R.M. Chalmers, and S.A. Bull, </w:t>
      </w:r>
      <w:r w:rsidRPr="008B3B61">
        <w:rPr>
          <w:i/>
        </w:rPr>
        <w:t>Detection of Cryptosporidium oocysts in wild mammals of mainland Britain.</w:t>
      </w:r>
      <w:r w:rsidRPr="008B3B61">
        <w:t xml:space="preserve"> Veterinary Parasitology, 1999. </w:t>
      </w:r>
      <w:r w:rsidRPr="008B3B61">
        <w:rPr>
          <w:b/>
        </w:rPr>
        <w:t>80</w:t>
      </w:r>
      <w:r w:rsidRPr="008B3B61">
        <w:t>(4): p. 273-280.</w:t>
      </w:r>
    </w:p>
    <w:p w14:paraId="1A8D1A49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5.</w:t>
      </w:r>
      <w:r w:rsidRPr="008B3B61">
        <w:tab/>
        <w:t xml:space="preserve">Sturdee, A.P., et al., </w:t>
      </w:r>
      <w:r w:rsidRPr="008B3B61">
        <w:rPr>
          <w:i/>
        </w:rPr>
        <w:t>Long-term study of Cryptosporidium prevalence on a lowland farm in the United Kingdom.</w:t>
      </w:r>
      <w:r w:rsidRPr="008B3B61">
        <w:t xml:space="preserve"> Veterinary Parasitology, 2003. </w:t>
      </w:r>
      <w:r w:rsidRPr="008B3B61">
        <w:rPr>
          <w:b/>
        </w:rPr>
        <w:t>116</w:t>
      </w:r>
      <w:r w:rsidRPr="008B3B61">
        <w:t>(2): p. 97-113.</w:t>
      </w:r>
    </w:p>
    <w:p w14:paraId="480FF35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6.</w:t>
      </w:r>
      <w:r w:rsidRPr="008B3B61">
        <w:tab/>
        <w:t xml:space="preserve">Sulzner, K., et al., </w:t>
      </w:r>
      <w:r w:rsidRPr="008B3B61">
        <w:rPr>
          <w:i/>
        </w:rPr>
        <w:t>Enteric pathogens and antimicrobial resistance in turkey vultures (Cathartes aura) feeding at the wildlife-livestock interface.</w:t>
      </w:r>
      <w:r w:rsidRPr="008B3B61">
        <w:t xml:space="preserve"> J Zoo Wildl Med, 2014. </w:t>
      </w:r>
      <w:r w:rsidRPr="008B3B61">
        <w:rPr>
          <w:b/>
        </w:rPr>
        <w:t>45</w:t>
      </w:r>
      <w:r w:rsidRPr="008B3B61">
        <w:t>(4): p. 931-4.</w:t>
      </w:r>
    </w:p>
    <w:p w14:paraId="3C5364B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7.</w:t>
      </w:r>
      <w:r w:rsidRPr="008B3B61">
        <w:tab/>
        <w:t xml:space="preserve">Taff, C.C., et al., </w:t>
      </w:r>
      <w:r w:rsidRPr="008B3B61">
        <w:rPr>
          <w:i/>
        </w:rPr>
        <w:t>Influence of Host Ecology and Behavior on Campylobacter jejuni Prevalence and Environmental Contamination Risk in a Synanthropic Wild Bird Species.</w:t>
      </w:r>
      <w:r w:rsidRPr="008B3B61">
        <w:t xml:space="preserve"> Applied and Environmental Microbiology, 2016. </w:t>
      </w:r>
      <w:r w:rsidRPr="008B3B61">
        <w:rPr>
          <w:b/>
        </w:rPr>
        <w:t>82</w:t>
      </w:r>
      <w:r w:rsidRPr="008B3B61">
        <w:t>(15): p. 4811-4820.</w:t>
      </w:r>
    </w:p>
    <w:p w14:paraId="1046545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8.</w:t>
      </w:r>
      <w:r w:rsidRPr="008B3B61">
        <w:tab/>
        <w:t xml:space="preserve">Tanaka, C., et al., </w:t>
      </w:r>
      <w:r w:rsidRPr="008B3B61">
        <w:rPr>
          <w:i/>
        </w:rPr>
        <w:t>Bacteriological survey of feces from feral pigeons in Japan.</w:t>
      </w:r>
      <w:r w:rsidRPr="008B3B61">
        <w:t xml:space="preserve"> J Vet Med Sci, 2005. </w:t>
      </w:r>
      <w:r w:rsidRPr="008B3B61">
        <w:rPr>
          <w:b/>
        </w:rPr>
        <w:t>67</w:t>
      </w:r>
      <w:r w:rsidRPr="008B3B61">
        <w:t>(9): p. 951-3.</w:t>
      </w:r>
    </w:p>
    <w:p w14:paraId="2B48CE4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09.</w:t>
      </w:r>
      <w:r w:rsidRPr="008B3B61">
        <w:tab/>
        <w:t xml:space="preserve">Tang, Y., et al., </w:t>
      </w:r>
      <w:r w:rsidRPr="008B3B61">
        <w:rPr>
          <w:i/>
        </w:rPr>
        <w:t>Wide but Variable Distribution of a Hypervirulent Campylobacter jejuni Clone in Beef and Dairy Cattle in the United States.</w:t>
      </w:r>
      <w:r w:rsidRPr="008B3B61">
        <w:t xml:space="preserve"> Appl Environ Microbiol, 2017. </w:t>
      </w:r>
      <w:r w:rsidRPr="008B3B61">
        <w:rPr>
          <w:b/>
        </w:rPr>
        <w:t>83</w:t>
      </w:r>
      <w:r w:rsidRPr="008B3B61">
        <w:t>(24).</w:t>
      </w:r>
    </w:p>
    <w:p w14:paraId="4690677A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0.</w:t>
      </w:r>
      <w:r w:rsidRPr="008B3B61">
        <w:tab/>
        <w:t xml:space="preserve">Tizard, I., </w:t>
      </w:r>
      <w:r w:rsidRPr="008B3B61">
        <w:rPr>
          <w:i/>
        </w:rPr>
        <w:t>Salmonellosis in wild birds.</w:t>
      </w:r>
      <w:r w:rsidRPr="008B3B61">
        <w:t xml:space="preserve"> Seminars in Avian and Exotic Pet Medicine, 2004. </w:t>
      </w:r>
      <w:r w:rsidRPr="008B3B61">
        <w:rPr>
          <w:b/>
        </w:rPr>
        <w:t>13</w:t>
      </w:r>
      <w:r w:rsidRPr="008B3B61">
        <w:t>(2): p. 50-66.</w:t>
      </w:r>
    </w:p>
    <w:p w14:paraId="1CA7B3D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1.</w:t>
      </w:r>
      <w:r w:rsidRPr="008B3B61">
        <w:tab/>
        <w:t xml:space="preserve">Tizard, I.R., N.A. Fish, and J. Harmeson, </w:t>
      </w:r>
      <w:r w:rsidRPr="008B3B61">
        <w:rPr>
          <w:i/>
        </w:rPr>
        <w:t>Free Flying Sparrows as Carriers of Salmonellosis.</w:t>
      </w:r>
      <w:r w:rsidRPr="008B3B61">
        <w:t xml:space="preserve"> Canadian Veterinary Journal-Revue Veterinaire Canadienne, 1979. </w:t>
      </w:r>
      <w:r w:rsidRPr="008B3B61">
        <w:rPr>
          <w:b/>
        </w:rPr>
        <w:t>20</w:t>
      </w:r>
      <w:r w:rsidRPr="008B3B61">
        <w:t>(5): p. 143-144.</w:t>
      </w:r>
    </w:p>
    <w:p w14:paraId="46CF336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2.</w:t>
      </w:r>
      <w:r w:rsidRPr="008B3B61">
        <w:tab/>
        <w:t xml:space="preserve">Villeneuve, A., et al., </w:t>
      </w:r>
      <w:r w:rsidRPr="008B3B61">
        <w:rPr>
          <w:i/>
        </w:rPr>
        <w:t>Parasite prevalence in fecal samples from shelter dogs and cats across the Canadian provinces.</w:t>
      </w:r>
      <w:r w:rsidRPr="008B3B61">
        <w:t xml:space="preserve"> Parasit Vectors, 2015. </w:t>
      </w:r>
      <w:r w:rsidRPr="008B3B61">
        <w:rPr>
          <w:b/>
        </w:rPr>
        <w:t>8</w:t>
      </w:r>
      <w:r w:rsidRPr="008B3B61">
        <w:t>(1): p. 281.</w:t>
      </w:r>
    </w:p>
    <w:p w14:paraId="0DCA12C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3.</w:t>
      </w:r>
      <w:r w:rsidRPr="008B3B61">
        <w:tab/>
        <w:t xml:space="preserve">Vogt, N.A., </w:t>
      </w:r>
      <w:r w:rsidRPr="008B3B61">
        <w:rPr>
          <w:i/>
        </w:rPr>
        <w:t>Using whole-genome sequencing and a One Health approach to understand the epidemiology of zoonotic pathogens and antimicrobial resistance at the human, wildlife, environmental, and livestock interface in southern Ontario</w:t>
      </w:r>
      <w:r w:rsidRPr="008B3B61">
        <w:t>. 2021, University of Guelph: Guelph, Ontario, Canada. p. 264.</w:t>
      </w:r>
    </w:p>
    <w:p w14:paraId="3941764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4.</w:t>
      </w:r>
      <w:r w:rsidRPr="008B3B61">
        <w:tab/>
        <w:t xml:space="preserve">Wahlstrom, H., et al., </w:t>
      </w:r>
      <w:r w:rsidRPr="008B3B61">
        <w:rPr>
          <w:i/>
        </w:rPr>
        <w:t>Survey of Campylobacter species, VTEC O157 and Salmonella species in Swedish wildlife.</w:t>
      </w:r>
      <w:r w:rsidRPr="008B3B61">
        <w:t xml:space="preserve"> Vet Rec, 2003. </w:t>
      </w:r>
      <w:r w:rsidRPr="008B3B61">
        <w:rPr>
          <w:b/>
        </w:rPr>
        <w:t>153</w:t>
      </w:r>
      <w:r w:rsidRPr="008B3B61">
        <w:t>(3): p. 74-80.</w:t>
      </w:r>
    </w:p>
    <w:p w14:paraId="79DA343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5.</w:t>
      </w:r>
      <w:r w:rsidRPr="008B3B61">
        <w:tab/>
        <w:t xml:space="preserve">Waldenstrom, J., et al., </w:t>
      </w:r>
      <w:r w:rsidRPr="008B3B61">
        <w:rPr>
          <w:i/>
        </w:rPr>
        <w:t>Prevalence of Campylobacter jejuni, Campylobacter lari, and Campylobacter coli in different ecological guilds and taxa of migrating birds.</w:t>
      </w:r>
      <w:r w:rsidRPr="008B3B61">
        <w:t xml:space="preserve"> Appl Environ Microbiol, 2002. </w:t>
      </w:r>
      <w:r w:rsidRPr="008B3B61">
        <w:rPr>
          <w:b/>
        </w:rPr>
        <w:t>68</w:t>
      </w:r>
      <w:r w:rsidRPr="008B3B61">
        <w:t>(12): p. 5911-7.</w:t>
      </w:r>
    </w:p>
    <w:p w14:paraId="4BCB519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6.</w:t>
      </w:r>
      <w:r w:rsidRPr="008B3B61">
        <w:tab/>
        <w:t xml:space="preserve">Wang, Y., et al., </w:t>
      </w:r>
      <w:r w:rsidRPr="008B3B61">
        <w:rPr>
          <w:i/>
        </w:rPr>
        <w:t>Isolation and characterization of Listeria species from rodents in natural environments in China.</w:t>
      </w:r>
      <w:r w:rsidRPr="008B3B61">
        <w:t xml:space="preserve"> Emerg Microbes Infect, 2017. </w:t>
      </w:r>
      <w:r w:rsidRPr="008B3B61">
        <w:rPr>
          <w:b/>
        </w:rPr>
        <w:t>6</w:t>
      </w:r>
      <w:r w:rsidRPr="008B3B61">
        <w:t>(6): p. e44.</w:t>
      </w:r>
    </w:p>
    <w:p w14:paraId="476A436F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7.</w:t>
      </w:r>
      <w:r w:rsidRPr="008B3B61">
        <w:tab/>
        <w:t xml:space="preserve">Waters, E., et al., </w:t>
      </w:r>
      <w:r w:rsidRPr="008B3B61">
        <w:rPr>
          <w:i/>
        </w:rPr>
        <w:t>Protozoan pathogens Blastocystis and Giardia spp. in roof-harvested rainwater: the need to investigate the role of the common brushtail possum (Trichosurus vulpecula) and other potential sources of zoonotic transmission.</w:t>
      </w:r>
      <w:r w:rsidRPr="008B3B61">
        <w:t xml:space="preserve"> Journal of Water, Sanitation and Hygiene for Development, 2019. </w:t>
      </w:r>
      <w:r w:rsidRPr="008B3B61">
        <w:rPr>
          <w:b/>
        </w:rPr>
        <w:t>9</w:t>
      </w:r>
      <w:r w:rsidRPr="008B3B61">
        <w:t>(4): p. 780-785.</w:t>
      </w:r>
    </w:p>
    <w:p w14:paraId="11B07EE0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8.</w:t>
      </w:r>
      <w:r w:rsidRPr="008B3B61">
        <w:tab/>
        <w:t xml:space="preserve">Webster, J.P. and D.W. Macdonald, </w:t>
      </w:r>
      <w:r w:rsidRPr="008B3B61">
        <w:rPr>
          <w:i/>
        </w:rPr>
        <w:t>Cryptosporidiosis reservoir in wild brown rats (Rattus norvegicus) in the UK.</w:t>
      </w:r>
      <w:r w:rsidRPr="008B3B61">
        <w:t xml:space="preserve"> Epidemiol Infect, 1995. </w:t>
      </w:r>
      <w:r w:rsidRPr="008B3B61">
        <w:rPr>
          <w:b/>
        </w:rPr>
        <w:t>115</w:t>
      </w:r>
      <w:r w:rsidRPr="008B3B61">
        <w:t>(1): p. 207-9.</w:t>
      </w:r>
    </w:p>
    <w:p w14:paraId="247DD316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19.</w:t>
      </w:r>
      <w:r w:rsidRPr="008B3B61">
        <w:tab/>
        <w:t xml:space="preserve">Weigler, B.J., et al., </w:t>
      </w:r>
      <w:r w:rsidRPr="008B3B61">
        <w:rPr>
          <w:i/>
        </w:rPr>
        <w:t>Aspects of the epidemiology of Chlamydia psittaci infection in a population of koalas (Phascolarctos cinereus) in southeastern Queensland, Australia.</w:t>
      </w:r>
      <w:r w:rsidRPr="008B3B61">
        <w:t xml:space="preserve"> J Wildl Dis, 1988. </w:t>
      </w:r>
      <w:r w:rsidRPr="008B3B61">
        <w:rPr>
          <w:b/>
        </w:rPr>
        <w:t>24</w:t>
      </w:r>
      <w:r w:rsidRPr="008B3B61">
        <w:t>(2): p. 282-91.</w:t>
      </w:r>
    </w:p>
    <w:p w14:paraId="558E6F3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0.</w:t>
      </w:r>
      <w:r w:rsidRPr="008B3B61">
        <w:tab/>
        <w:t xml:space="preserve">Wieland, B., et al., </w:t>
      </w:r>
      <w:r w:rsidRPr="008B3B61">
        <w:rPr>
          <w:i/>
        </w:rPr>
        <w:t>Campylobacter spp. in dogs and cats in Switzerland: risk factor analysis and molecular characterization with AFLP.</w:t>
      </w:r>
      <w:r w:rsidRPr="008B3B61">
        <w:t xml:space="preserve"> J Vet Med B Infect Dis Vet Public Health, 2005. </w:t>
      </w:r>
      <w:r w:rsidRPr="008B3B61">
        <w:rPr>
          <w:b/>
        </w:rPr>
        <w:t>52</w:t>
      </w:r>
      <w:r w:rsidRPr="008B3B61">
        <w:t>(4): p. 183-9.</w:t>
      </w:r>
    </w:p>
    <w:p w14:paraId="25FCA74D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1.</w:t>
      </w:r>
      <w:r w:rsidRPr="008B3B61">
        <w:tab/>
        <w:t xml:space="preserve">Weis, A.M., et al., </w:t>
      </w:r>
      <w:r w:rsidRPr="008B3B61">
        <w:rPr>
          <w:i/>
        </w:rPr>
        <w:t>Prevalence and pathogenic potential of campylobacter isolates from free-living, human-commensal american crows.</w:t>
      </w:r>
      <w:r w:rsidRPr="008B3B61">
        <w:t xml:space="preserve"> Appl Environ Microbiol, 2014. </w:t>
      </w:r>
      <w:r w:rsidRPr="008B3B61">
        <w:rPr>
          <w:b/>
        </w:rPr>
        <w:t>80</w:t>
      </w:r>
      <w:r w:rsidRPr="008B3B61">
        <w:t>(5): p. 1639-44.</w:t>
      </w:r>
    </w:p>
    <w:p w14:paraId="23303054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2.</w:t>
      </w:r>
      <w:r w:rsidRPr="008B3B61">
        <w:tab/>
        <w:t xml:space="preserve">Whelan, C.D., et al., </w:t>
      </w:r>
      <w:r w:rsidRPr="008B3B61">
        <w:rPr>
          <w:i/>
        </w:rPr>
        <w:t>The significance of wild birds (Larus sp.) in the epidemiology of Campylobacter infections in humans.</w:t>
      </w:r>
      <w:r w:rsidRPr="008B3B61">
        <w:t xml:space="preserve"> Epidemiol Infect, 1988. </w:t>
      </w:r>
      <w:r w:rsidRPr="008B3B61">
        <w:rPr>
          <w:b/>
        </w:rPr>
        <w:t>101</w:t>
      </w:r>
      <w:r w:rsidRPr="008B3B61">
        <w:t>(2): p. 259-67.</w:t>
      </w:r>
    </w:p>
    <w:p w14:paraId="6D205D32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3.</w:t>
      </w:r>
      <w:r w:rsidRPr="008B3B61">
        <w:tab/>
        <w:t xml:space="preserve">Wiese, J.H., W.R. Davidson, and V.F. Nettles, </w:t>
      </w:r>
      <w:r w:rsidRPr="008B3B61">
        <w:rPr>
          <w:i/>
        </w:rPr>
        <w:t>Large scale mortality of nestling ardeids caused by nematode infection.</w:t>
      </w:r>
      <w:r w:rsidRPr="008B3B61">
        <w:t xml:space="preserve"> J Wildl Dis, 1977. </w:t>
      </w:r>
      <w:r w:rsidRPr="008B3B61">
        <w:rPr>
          <w:b/>
        </w:rPr>
        <w:t>13</w:t>
      </w:r>
      <w:r w:rsidRPr="008B3B61">
        <w:t>(4): p. 376-82.</w:t>
      </w:r>
    </w:p>
    <w:p w14:paraId="0599B4C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4.</w:t>
      </w:r>
      <w:r w:rsidRPr="008B3B61">
        <w:tab/>
        <w:t xml:space="preserve">Williams, M.L., D.L. Pearl, and J.T. Lejeune, </w:t>
      </w:r>
      <w:r w:rsidRPr="008B3B61">
        <w:rPr>
          <w:i/>
        </w:rPr>
        <w:t>Multiple-locus variable-nucleotide tandem repeat subtype analysis implicates European starlings as biological vectors for Escherichia coli O157:H7 in Ohio, USA.</w:t>
      </w:r>
      <w:r w:rsidRPr="008B3B61">
        <w:t xml:space="preserve"> J Appl Microbiol, 2011. </w:t>
      </w:r>
      <w:r w:rsidRPr="008B3B61">
        <w:rPr>
          <w:b/>
        </w:rPr>
        <w:t>111</w:t>
      </w:r>
      <w:r w:rsidRPr="008B3B61">
        <w:t>(4): p. 982-8.</w:t>
      </w:r>
    </w:p>
    <w:p w14:paraId="505DA153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5.</w:t>
      </w:r>
      <w:r w:rsidRPr="008B3B61">
        <w:tab/>
        <w:t xml:space="preserve">Wilson, J.E. and J.W. Macdonald, </w:t>
      </w:r>
      <w:r w:rsidRPr="008B3B61">
        <w:rPr>
          <w:i/>
        </w:rPr>
        <w:t>Salmonella Infection in Wild Birds.</w:t>
      </w:r>
      <w:r w:rsidRPr="008B3B61">
        <w:t xml:space="preserve"> British Veterinary Journal, 1967. </w:t>
      </w:r>
      <w:r w:rsidRPr="008B3B61">
        <w:rPr>
          <w:b/>
        </w:rPr>
        <w:t>123</w:t>
      </w:r>
      <w:r w:rsidRPr="008B3B61">
        <w:t>(5): p. 212-219.</w:t>
      </w:r>
    </w:p>
    <w:p w14:paraId="735305DC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6.</w:t>
      </w:r>
      <w:r w:rsidRPr="008B3B61">
        <w:tab/>
        <w:t xml:space="preserve">Winsor, D.K., A.P. Bloebaum, and J.J. Mathewson, </w:t>
      </w:r>
      <w:r w:rsidRPr="008B3B61">
        <w:rPr>
          <w:i/>
        </w:rPr>
        <w:t>Gram-negative, aerobic, enteric pathogens among intestinal microflora of wild turkey vultures (Cathartes aura) in west central Texas.</w:t>
      </w:r>
      <w:r w:rsidRPr="008B3B61">
        <w:t xml:space="preserve"> Appl Environ Microbiol, 1981. </w:t>
      </w:r>
      <w:r w:rsidRPr="008B3B61">
        <w:rPr>
          <w:b/>
        </w:rPr>
        <w:t>42</w:t>
      </w:r>
      <w:r w:rsidRPr="008B3B61">
        <w:t>(6): p. 1123-4.</w:t>
      </w:r>
    </w:p>
    <w:p w14:paraId="4E2C4DC1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7.</w:t>
      </w:r>
      <w:r w:rsidRPr="008B3B61">
        <w:tab/>
        <w:t xml:space="preserve">Wood, A.J. and T.J. Trust, </w:t>
      </w:r>
      <w:r w:rsidRPr="008B3B61">
        <w:rPr>
          <w:i/>
        </w:rPr>
        <w:t>Some qualitative and quantitative aspects of the intestinal microflora of the glaucous-winged gull (Larus glaucescens).</w:t>
      </w:r>
      <w:r w:rsidRPr="008B3B61">
        <w:t xml:space="preserve"> Can J Microbiol, 1972. </w:t>
      </w:r>
      <w:r w:rsidRPr="008B3B61">
        <w:rPr>
          <w:b/>
        </w:rPr>
        <w:t>18</w:t>
      </w:r>
      <w:r w:rsidRPr="008B3B61">
        <w:t>(10): p. 1577-83.</w:t>
      </w:r>
    </w:p>
    <w:p w14:paraId="35FB1FC7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8.</w:t>
      </w:r>
      <w:r w:rsidRPr="008B3B61">
        <w:tab/>
        <w:t xml:space="preserve">Wright, M.E., et al., </w:t>
      </w:r>
      <w:r w:rsidRPr="008B3B61">
        <w:rPr>
          <w:i/>
        </w:rPr>
        <w:t>Microbial load from animal feces at a recreational beach.</w:t>
      </w:r>
      <w:r w:rsidRPr="008B3B61">
        <w:t xml:space="preserve"> Mar Pollut Bull, 2009. </w:t>
      </w:r>
      <w:r w:rsidRPr="008B3B61">
        <w:rPr>
          <w:b/>
        </w:rPr>
        <w:t>58</w:t>
      </w:r>
      <w:r w:rsidRPr="008B3B61">
        <w:t>(11): p. 1649-56.</w:t>
      </w:r>
    </w:p>
    <w:p w14:paraId="279AE668" w14:textId="77777777" w:rsidR="008B3B61" w:rsidRPr="008B3B61" w:rsidRDefault="008B3B61" w:rsidP="008B3B61">
      <w:pPr>
        <w:pStyle w:val="EndNoteBibliography"/>
        <w:spacing w:after="0"/>
        <w:ind w:left="720" w:hanging="720"/>
      </w:pPr>
      <w:r w:rsidRPr="008B3B61">
        <w:t>229.</w:t>
      </w:r>
      <w:r w:rsidRPr="008B3B61">
        <w:tab/>
        <w:t xml:space="preserve">Zhou, L., et al., </w:t>
      </w:r>
      <w:r w:rsidRPr="008B3B61">
        <w:rPr>
          <w:i/>
        </w:rPr>
        <w:t>Genotypes of Cryptosporidium species infecting fur-bearing mammals differ from those of species infecting humans.</w:t>
      </w:r>
      <w:r w:rsidRPr="008B3B61">
        <w:t xml:space="preserve"> Appl Environ Microbiol, 2004. </w:t>
      </w:r>
      <w:r w:rsidRPr="008B3B61">
        <w:rPr>
          <w:b/>
        </w:rPr>
        <w:t>70</w:t>
      </w:r>
      <w:r w:rsidRPr="008B3B61">
        <w:t>(12): p. 7574-7.</w:t>
      </w:r>
    </w:p>
    <w:p w14:paraId="36EB58D4" w14:textId="77777777" w:rsidR="008B3B61" w:rsidRPr="008B3B61" w:rsidRDefault="008B3B61" w:rsidP="008B3B61">
      <w:pPr>
        <w:pStyle w:val="EndNoteBibliography"/>
        <w:ind w:left="720" w:hanging="720"/>
      </w:pPr>
      <w:r w:rsidRPr="008B3B61">
        <w:t>230.</w:t>
      </w:r>
      <w:r w:rsidRPr="008B3B61">
        <w:tab/>
        <w:t xml:space="preserve">Zhou, L., et al., </w:t>
      </w:r>
      <w:r w:rsidRPr="008B3B61">
        <w:rPr>
          <w:i/>
        </w:rPr>
        <w:t>Host-adapted Cryptosporidium spp. in Canada geese (Branta canadensis).</w:t>
      </w:r>
      <w:r w:rsidRPr="008B3B61">
        <w:t xml:space="preserve"> Applied and Environmental Microbiology, 2004. </w:t>
      </w:r>
      <w:r w:rsidRPr="008B3B61">
        <w:rPr>
          <w:b/>
        </w:rPr>
        <w:t>70</w:t>
      </w:r>
      <w:r w:rsidRPr="008B3B61">
        <w:t>(7): p. 4211-4215.</w:t>
      </w:r>
    </w:p>
    <w:p w14:paraId="4BC7E07B" w14:textId="77777777" w:rsidR="008B3B61" w:rsidRDefault="00620416" w:rsidP="008B3B6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PkFuaW1hbHM8L2tleXdvcmQ+PGtleXdvcmQ+KkJpcmRzPC9rZXl3b3JkPjxrZXl3b3JkPkJyaXRp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</w:fldData>
        </w:fldChar>
      </w:r>
      <w:r w:rsidR="008B3B61">
        <w:rPr>
          <w:rFonts w:ascii="Times New Roman" w:hAnsi="Times New Roman" w:cs="Times New Roman"/>
        </w:rPr>
        <w:instrText xml:space="preserve"> ADDIN EN.CITE </w:instrText>
      </w:r>
      <w:r w:rsidR="008B3B61">
        <w:rPr>
          <w:rFonts w:ascii="Times New Roman" w:hAnsi="Times New Roman" w:cs="Times New Roman"/>
        </w:rPr>
        <w:fldChar w:fldCharType="begin">
          <w:fldData xml:space="preserve">PEVuZE5vdGU+PENpdGU+PEF1dGhvcj5BYnVscmVlc2g8L0F1dGhvcj48WWVhcj4yMDE0PC9ZZWFy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cGU+PGNvbnRyaWJ1dG9ycz48YXV0aG9ycz48YXV0aG9yPkJhbGFzdWJyYW1hbmlhbSwgS3Jpc2hu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Q2xpbmljYWwgTWljcm9iaW9sb2d5PC9mdWxsLXRpdGxlPjwvcGVyaW9kaWNhbD48YWx0LXBlcmlv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cmVzLmNvbS9kX2F0dGFjaG1lbnQvdmV0c2NpL3ZldHNjaS0wOC0wMDE3MS9hcnRpY2xlX2RlcGxv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dGl0bGU+PGFsdC10aXRsZT5BdmlhbiBEaXM8L2FsdC10aXRsZT48L3RpdGxlcz48cGVyaW9kaWNh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a2V5d29yZD48L2tleXdvcmRzPjxkYXRlcz48eWVhcj4yMDAyPC95ZWFyPjxwdWItZGF0ZXM+PGRh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a2luemVsbWFuQGNpdHlvZnJhY2luZS5vcmc8L2F1dGgtYWRkcmVzcz48dGl0bGVzPjx0aXRsZT5J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Y2U8L2tleXdvcmQ+PGtleXdvcmQ+Uk5BLCBSaWJvc29tYWwvZ2VuZXRpY3M8L2tleXdvcmQ+PGtl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b3JkPkdlbm90eXBlPC9rZXl3b3JkPjxrZXl3b3JkPk5laXNzZXJpYS9nZW5ldGljcy9pc29sYXRp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QXV0aG9yPjxZZWFyPjIwMTY8L1llYXI+PFJlY051bT44NTg3PC9SZWNOdW0+PHJlY29yZD48cmVj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L2RhdGVzPjxpc2JuPjEzNjctNTQzNSYjeEQ7MTQ3Ni01NTM1PC9pc2JuPjx1cmxzPjwvdXJscz48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bmtpbmcpPC9pc2JuPjxhY2Nlc3Npb24tbnVtPjk1NDYxNzY8L2FjY2Vzc2lvbi1udW0+PHVybHM+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RGVwYXJ0bWVudCBvZiBWZXRlcmluYXJ5IERpYWdub3N0aWMgYW5kIFByb2R1Y3Rpb24gQW5pbWFs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==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begin">
          <w:fldData xml:space="preserve">PkFuaW1hbHM8L2tleXdvcmQ+PGtleXdvcmQ+KkJpcmRzPC9rZXl3b3JkPjxrZXl3b3JkPkJyaXRp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</w:fldData>
        </w:fldChar>
      </w:r>
      <w:r w:rsidR="008B3B61">
        <w:rPr>
          <w:rFonts w:ascii="Times New Roman" w:hAnsi="Times New Roman" w:cs="Times New Roman"/>
        </w:rPr>
        <w:instrText xml:space="preserve"> ADDIN EN.CITE.DATA </w:instrText>
      </w:r>
      <w:r w:rsidR="008B3B61">
        <w:rPr>
          <w:rFonts w:ascii="Times New Roman" w:hAnsi="Times New Roman" w:cs="Times New Roman"/>
        </w:rPr>
      </w:r>
      <w:r w:rsidR="008B3B61">
        <w:rPr>
          <w:rFonts w:ascii="Times New Roman" w:hAnsi="Times New Roman" w:cs="Times New Roman"/>
        </w:rPr>
        <w:fldChar w:fldCharType="end"/>
      </w:r>
      <w:r w:rsidR="008B3B61">
        <w:rPr>
          <w:rFonts w:ascii="Times New Roman" w:hAnsi="Times New Roman" w:cs="Times New Roman"/>
        </w:rPr>
        <w:fldChar w:fldCharType="separate"/>
      </w:r>
      <w:r w:rsidR="008B3B61">
        <w:rPr>
          <w:rFonts w:ascii="Times New Roman" w:hAnsi="Times New Roman" w:cs="Times New Roman"/>
          <w:noProof/>
        </w:rPr>
        <w:t>[1-230]</w:t>
      </w:r>
      <w:r w:rsidR="008B3B61">
        <w:rPr>
          <w:rFonts w:ascii="Times New Roman" w:hAnsi="Times New Roman" w:cs="Times New Roman"/>
        </w:rPr>
        <w:fldChar w:fldCharType="end"/>
      </w:r>
    </w:p>
    <w:p w14:paraId="4DFBA12E" w14:textId="77777777" w:rsidR="008B3B61" w:rsidRDefault="008B3B61" w:rsidP="008B3B61">
      <w:pPr>
        <w:spacing w:before="240"/>
        <w:rPr>
          <w:rFonts w:ascii="Times New Roman" w:hAnsi="Times New Roman" w:cs="Times New Roman"/>
        </w:rPr>
      </w:pPr>
    </w:p>
    <w:p w14:paraId="19B6B41B" w14:textId="49633B06" w:rsidR="00620416" w:rsidRPr="00620416" w:rsidRDefault="00620416" w:rsidP="00620416">
      <w:pPr>
        <w:spacing w:before="240"/>
        <w:rPr>
          <w:rFonts w:ascii="Times New Roman" w:hAnsi="Times New Roman" w:cs="Times New Roman"/>
        </w:rPr>
      </w:pPr>
    </w:p>
    <w:sectPr w:rsidR="00620416" w:rsidRPr="0062041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wedssawzedr4eaxacxtazkvzw5d22fseef&quot;&gt;David Demaree EndNote Library&lt;record-ids&gt;&lt;item&gt;195&lt;/item&gt;&lt;item&gt;367&lt;/item&gt;&lt;item&gt;590&lt;/item&gt;&lt;item&gt;603&lt;/item&gt;&lt;item&gt;607&lt;/item&gt;&lt;item&gt;608&lt;/item&gt;&lt;item&gt;609&lt;/item&gt;&lt;item&gt;616&lt;/item&gt;&lt;item&gt;625&lt;/item&gt;&lt;item&gt;627&lt;/item&gt;&lt;item&gt;640&lt;/item&gt;&lt;item&gt;641&lt;/item&gt;&lt;item&gt;645&lt;/item&gt;&lt;item&gt;646&lt;/item&gt;&lt;item&gt;1190&lt;/item&gt;&lt;item&gt;1243&lt;/item&gt;&lt;item&gt;1246&lt;/item&gt;&lt;item&gt;1283&lt;/item&gt;&lt;item&gt;1284&lt;/item&gt;&lt;item&gt;1390&lt;/item&gt;&lt;item&gt;1433&lt;/item&gt;&lt;item&gt;1488&lt;/item&gt;&lt;item&gt;1531&lt;/item&gt;&lt;item&gt;1625&lt;/item&gt;&lt;item&gt;1702&lt;/item&gt;&lt;item&gt;1759&lt;/item&gt;&lt;item&gt;1878&lt;/item&gt;&lt;item&gt;1910&lt;/item&gt;&lt;item&gt;2036&lt;/item&gt;&lt;item&gt;2136&lt;/item&gt;&lt;item&gt;2184&lt;/item&gt;&lt;item&gt;2221&lt;/item&gt;&lt;item&gt;2280&lt;/item&gt;&lt;item&gt;2283&lt;/item&gt;&lt;item&gt;2344&lt;/item&gt;&lt;item&gt;2354&lt;/item&gt;&lt;item&gt;2400&lt;/item&gt;&lt;item&gt;2435&lt;/item&gt;&lt;item&gt;3345&lt;/item&gt;&lt;item&gt;3346&lt;/item&gt;&lt;item&gt;3347&lt;/item&gt;&lt;item&gt;3348&lt;/item&gt;&lt;item&gt;3349&lt;/item&gt;&lt;item&gt;3350&lt;/item&gt;&lt;item&gt;3351&lt;/item&gt;&lt;item&gt;3352&lt;/item&gt;&lt;item&gt;3353&lt;/item&gt;&lt;item&gt;3354&lt;/item&gt;&lt;item&gt;3356&lt;/item&gt;&lt;item&gt;3357&lt;/item&gt;&lt;item&gt;3358&lt;/item&gt;&lt;item&gt;3361&lt;/item&gt;&lt;item&gt;3366&lt;/item&gt;&lt;item&gt;3369&lt;/item&gt;&lt;item&gt;3370&lt;/item&gt;&lt;item&gt;3371&lt;/item&gt;&lt;item&gt;3372&lt;/item&gt;&lt;item&gt;3380&lt;/item&gt;&lt;item&gt;3386&lt;/item&gt;&lt;item&gt;3392&lt;/item&gt;&lt;item&gt;3393&lt;/item&gt;&lt;item&gt;3396&lt;/item&gt;&lt;item&gt;3401&lt;/item&gt;&lt;item&gt;3403&lt;/item&gt;&lt;item&gt;3406&lt;/item&gt;&lt;item&gt;3407&lt;/item&gt;&lt;item&gt;3408&lt;/item&gt;&lt;item&gt;3412&lt;/item&gt;&lt;item&gt;3413&lt;/item&gt;&lt;item&gt;3415&lt;/item&gt;&lt;item&gt;3417&lt;/item&gt;&lt;item&gt;3420&lt;/item&gt;&lt;item&gt;3425&lt;/item&gt;&lt;item&gt;3426&lt;/item&gt;&lt;item&gt;3427&lt;/item&gt;&lt;item&gt;3428&lt;/item&gt;&lt;item&gt;3430&lt;/item&gt;&lt;item&gt;3436&lt;/item&gt;&lt;item&gt;3437&lt;/item&gt;&lt;item&gt;3438&lt;/item&gt;&lt;item&gt;3439&lt;/item&gt;&lt;item&gt;3440&lt;/item&gt;&lt;item&gt;3441&lt;/item&gt;&lt;item&gt;3442&lt;/item&gt;&lt;item&gt;3445&lt;/item&gt;&lt;item&gt;3447&lt;/item&gt;&lt;item&gt;3448&lt;/item&gt;&lt;item&gt;3449&lt;/item&gt;&lt;item&gt;3450&lt;/item&gt;&lt;item&gt;3455&lt;/item&gt;&lt;item&gt;3456&lt;/item&gt;&lt;item&gt;3457&lt;/item&gt;&lt;item&gt;3458&lt;/item&gt;&lt;item&gt;3460&lt;/item&gt;&lt;item&gt;3461&lt;/item&gt;&lt;item&gt;3462&lt;/item&gt;&lt;item&gt;3463&lt;/item&gt;&lt;item&gt;3467&lt;/item&gt;&lt;item&gt;3468&lt;/item&gt;&lt;item&gt;3474&lt;/item&gt;&lt;item&gt;3478&lt;/item&gt;&lt;item&gt;3479&lt;/item&gt;&lt;item&gt;3480&lt;/item&gt;&lt;item&gt;3482&lt;/item&gt;&lt;item&gt;3485&lt;/item&gt;&lt;item&gt;3490&lt;/item&gt;&lt;item&gt;3494&lt;/item&gt;&lt;item&gt;3495&lt;/item&gt;&lt;item&gt;3498&lt;/item&gt;&lt;item&gt;3501&lt;/item&gt;&lt;item&gt;3503&lt;/item&gt;&lt;item&gt;3528&lt;/item&gt;&lt;item&gt;3548&lt;/item&gt;&lt;item&gt;3571&lt;/item&gt;&lt;item&gt;3572&lt;/item&gt;&lt;item&gt;3575&lt;/item&gt;&lt;item&gt;3577&lt;/item&gt;&lt;item&gt;3591&lt;/item&gt;&lt;item&gt;3592&lt;/item&gt;&lt;item&gt;3593&lt;/item&gt;&lt;item&gt;3594&lt;/item&gt;&lt;item&gt;3595&lt;/item&gt;&lt;item&gt;3641&lt;/item&gt;&lt;item&gt;3644&lt;/item&gt;&lt;item&gt;3650&lt;/item&gt;&lt;item&gt;3651&lt;/item&gt;&lt;item&gt;3662&lt;/item&gt;&lt;item&gt;3664&lt;/item&gt;&lt;item&gt;3665&lt;/item&gt;&lt;item&gt;3666&lt;/item&gt;&lt;item&gt;3670&lt;/item&gt;&lt;item&gt;3675&lt;/item&gt;&lt;item&gt;3676&lt;/item&gt;&lt;item&gt;3679&lt;/item&gt;&lt;item&gt;3680&lt;/item&gt;&lt;item&gt;3681&lt;/item&gt;&lt;item&gt;3683&lt;/item&gt;&lt;item&gt;3688&lt;/item&gt;&lt;item&gt;3689&lt;/item&gt;&lt;item&gt;3690&lt;/item&gt;&lt;item&gt;3692&lt;/item&gt;&lt;item&gt;3693&lt;/item&gt;&lt;item&gt;3694&lt;/item&gt;&lt;item&gt;3701&lt;/item&gt;&lt;item&gt;3702&lt;/item&gt;&lt;item&gt;3704&lt;/item&gt;&lt;item&gt;3711&lt;/item&gt;&lt;item&gt;3715&lt;/item&gt;&lt;item&gt;3721&lt;/item&gt;&lt;item&gt;3722&lt;/item&gt;&lt;item&gt;3726&lt;/item&gt;&lt;item&gt;3728&lt;/item&gt;&lt;item&gt;3732&lt;/item&gt;&lt;item&gt;3741&lt;/item&gt;&lt;item&gt;3751&lt;/item&gt;&lt;item&gt;3777&lt;/item&gt;&lt;item&gt;3782&lt;/item&gt;&lt;item&gt;3803&lt;/item&gt;&lt;item&gt;3808&lt;/item&gt;&lt;item&gt;3814&lt;/item&gt;&lt;item&gt;3838&lt;/item&gt;&lt;item&gt;3843&lt;/item&gt;&lt;item&gt;3870&lt;/item&gt;&lt;item&gt;3896&lt;/item&gt;&lt;item&gt;3911&lt;/item&gt;&lt;item&gt;3948&lt;/item&gt;&lt;item&gt;3972&lt;/item&gt;&lt;item&gt;3980&lt;/item&gt;&lt;item&gt;3987&lt;/item&gt;&lt;item&gt;3996&lt;/item&gt;&lt;item&gt;4005&lt;/item&gt;&lt;item&gt;4014&lt;/item&gt;&lt;item&gt;4033&lt;/item&gt;&lt;item&gt;4056&lt;/item&gt;&lt;item&gt;4061&lt;/item&gt;&lt;item&gt;4077&lt;/item&gt;&lt;item&gt;4100&lt;/item&gt;&lt;item&gt;4105&lt;/item&gt;&lt;item&gt;4111&lt;/item&gt;&lt;item&gt;4113&lt;/item&gt;&lt;item&gt;4116&lt;/item&gt;&lt;item&gt;4128&lt;/item&gt;&lt;item&gt;4129&lt;/item&gt;&lt;item&gt;4149&lt;/item&gt;&lt;item&gt;4155&lt;/item&gt;&lt;item&gt;4203&lt;/item&gt;&lt;item&gt;4205&lt;/item&gt;&lt;item&gt;4228&lt;/item&gt;&lt;item&gt;4230&lt;/item&gt;&lt;item&gt;4273&lt;/item&gt;&lt;item&gt;4282&lt;/item&gt;&lt;item&gt;4297&lt;/item&gt;&lt;item&gt;4301&lt;/item&gt;&lt;item&gt;4320&lt;/item&gt;&lt;item&gt;4321&lt;/item&gt;&lt;item&gt;4338&lt;/item&gt;&lt;item&gt;4355&lt;/item&gt;&lt;item&gt;4369&lt;/item&gt;&lt;item&gt;4370&lt;/item&gt;&lt;item&gt;4388&lt;/item&gt;&lt;item&gt;4404&lt;/item&gt;&lt;item&gt;4416&lt;/item&gt;&lt;item&gt;4430&lt;/item&gt;&lt;item&gt;4441&lt;/item&gt;&lt;item&gt;4444&lt;/item&gt;&lt;item&gt;4450&lt;/item&gt;&lt;item&gt;4454&lt;/item&gt;&lt;item&gt;4484&lt;/item&gt;&lt;item&gt;4487&lt;/item&gt;&lt;item&gt;4509&lt;/item&gt;&lt;item&gt;4511&lt;/item&gt;&lt;item&gt;4543&lt;/item&gt;&lt;item&gt;4551&lt;/item&gt;&lt;item&gt;4563&lt;/item&gt;&lt;item&gt;4578&lt;/item&gt;&lt;item&gt;4589&lt;/item&gt;&lt;item&gt;4595&lt;/item&gt;&lt;item&gt;4645&lt;/item&gt;&lt;item&gt;4647&lt;/item&gt;&lt;item&gt;4655&lt;/item&gt;&lt;item&gt;4664&lt;/item&gt;&lt;item&gt;4666&lt;/item&gt;&lt;item&gt;4697&lt;/item&gt;&lt;item&gt;8587&lt;/item&gt;&lt;item&gt;8588&lt;/item&gt;&lt;item&gt;8589&lt;/item&gt;&lt;item&gt;8590&lt;/item&gt;&lt;item&gt;8591&lt;/item&gt;&lt;item&gt;8592&lt;/item&gt;&lt;item&gt;8638&lt;/item&gt;&lt;/record-ids&gt;&lt;/item&gt;&lt;/Libraries&gt;"/>
  </w:docVars>
  <w:rsids>
    <w:rsidRoot w:val="00620416"/>
    <w:rsid w:val="00396B31"/>
    <w:rsid w:val="00450642"/>
    <w:rsid w:val="005B0321"/>
    <w:rsid w:val="00620416"/>
    <w:rsid w:val="00637D55"/>
    <w:rsid w:val="0078202F"/>
    <w:rsid w:val="008B3B61"/>
    <w:rsid w:val="00B636A1"/>
    <w:rsid w:val="00F055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36D477"/>
  <w15:chartTrackingRefBased/>
  <w15:docId w15:val="{CE583EE0-C226-487D-B12A-602F860B23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2041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2041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2041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2041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5</TotalTime>
  <Pages>12</Pages>
  <Words>6321</Words>
  <Characters>36032</Characters>
  <Application>Microsoft Office Word</Application>
  <DocSecurity>0</DocSecurity>
  <Lines>300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2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maree, David</dc:creator>
  <cp:keywords/>
  <dc:description/>
  <cp:lastModifiedBy>Demaree, David</cp:lastModifiedBy>
  <cp:revision>2</cp:revision>
  <dcterms:created xsi:type="dcterms:W3CDTF">2023-10-03T19:07:00Z</dcterms:created>
  <dcterms:modified xsi:type="dcterms:W3CDTF">2023-10-03T22:02:00Z</dcterms:modified>
</cp:coreProperties>
</file>